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http://schemas.openxmlformats.org/wordprocessingml/2006/main" xmlns:mc="http://schemas.openxmlformats.org/markup-compatibility/2006"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o="urn:schemas-microsoft-com:office:office" xmlns:oel="http://schemas.microsoft.com/office/2019/extlst" xmlns:r="http://schemas.openxmlformats.org/officeDocument/2006/relationships" xmlns:v="urn:schemas-microsoft-com:vml"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p14">
  <w:body>
    <w:p w14:paraId="4F19E731" w14:textId="207D5905" w:rsidP="003A7DF5" w:rsidR="007B7335" w:rsidRDefault="007B7335" w:rsidRPr="00E2477A">
      <w:pPr>
        <w:pStyle w:val="Heading1"/>
        <w:jc w:val="center"/>
        <w:rPr>
          <w:sz w:val="40"/>
          <w:szCs w:val="40"/>
        </w:rPr>
      </w:pPr>
      <w:r w:rsidRPr="00E2477A">
        <w:rPr>
          <w:sz w:val="40"/>
          <w:szCs w:val="40"/>
        </w:rPr>
        <w:t>Nanostructures</w:t>
      </w:r>
    </w:p>
    <w:p w14:paraId="2FC721E3" w14:textId="77777777" w:rsidP="003A7DF5" w:rsidR="007B7335" w:rsidRDefault="007B7335">
      <w:pPr>
        <w:spacing w:line="240" w:lineRule="auto"/>
        <w:jc w:val="center"/>
      </w:pPr>
      <w:r>
        <w:t>Atif Suhail</w:t>
      </w:r>
    </w:p>
    <w:p w14:paraId="056BC833" w14:textId="77777777" w:rsidP="003A7DF5" w:rsidR="007B7335" w:rsidRDefault="007B7335">
      <w:pPr>
        <w:spacing w:line="240" w:lineRule="auto"/>
        <w:jc w:val="center"/>
      </w:pPr>
      <w:r>
        <w:t>Center for Nanotechnology, Indian Institute of Technology Roorkee, India-247667</w:t>
      </w:r>
    </w:p>
    <w:p w14:paraId="057AD900" w14:textId="0506B9FC" w:rsidP="003A7DF5" w:rsidR="007B7335" w:rsidRDefault="007B7335" w:rsidRPr="003A7DF5">
      <w:pPr>
        <w:spacing w:line="240" w:lineRule="auto"/>
        <w:jc w:val="center"/>
        <w:rPr>
          <w:u w:val="single"/>
        </w:rPr>
      </w:pPr>
      <w:r>
        <w:t xml:space="preserve">Email: </w:t>
      </w:r>
      <w:r w:rsidRPr="007B7335">
        <w:rPr>
          <w:u w:val="single"/>
        </w:rPr>
        <w:t>asuhail@mt.iitr.ac.in</w:t>
      </w:r>
    </w:p>
    <w:p w14:paraId="54E3906B" w14:textId="396647B1" w:rsidP="00B1414C" w:rsidR="007B7335" w:rsidRDefault="007B7335" w:rsidRPr="00E2477A">
      <w:pPr>
        <w:pStyle w:val="Heading2"/>
        <w:spacing w:line="480" w:lineRule="auto"/>
        <w:rPr>
          <w:rFonts w:ascii="Times New Roman" w:cs="Times New Roman" w:hAnsi="Times New Roman"/>
          <w:b/>
          <w:bCs/>
          <w:color w:val="auto"/>
          <w:sz w:val="28"/>
          <w:szCs w:val="28"/>
        </w:rPr>
      </w:pPr>
      <w:r w:rsidRPr="00E2477A">
        <w:rPr>
          <w:rFonts w:ascii="Times New Roman" w:cs="Times New Roman" w:hAnsi="Times New Roman"/>
          <w:b/>
          <w:bCs/>
          <w:color w:val="auto"/>
          <w:sz w:val="28"/>
          <w:szCs w:val="28"/>
        </w:rPr>
        <w:t>Abstract</w:t>
      </w:r>
    </w:p>
    <w:p w14:paraId="53656B7A" w14:textId="2243F65D" w:rsidP="003A7DF5" w:rsidR="007B7335" w:rsidRDefault="007B7335">
      <w:r>
        <w:t xml:space="preserve">In the </w:t>
      </w:r>
      <w:r w:rsidR="00732446">
        <w:t>past years</w:t>
      </w:r>
      <w:r>
        <w:t>, the concept of artificially designing distinct surface morphologies at the nanoscale was deemed challenging and impractical. However, recent advancements in materials chemistry and engineering have revolutionized the field of materials science, enabling the manipulation and design of materials at the molecular and atomic levels. This progress has led to the emergence of real-time and commercial applications of quantum physics and quantum materials in various aspects of our everyday lives. Notably, devices based on quantum dots have gained popularity in nanotechnology-based industries.</w:t>
      </w:r>
      <w:r w:rsidR="000B4A4A">
        <w:t xml:space="preserve"> </w:t>
      </w:r>
      <w:r>
        <w:t>Inspired by the possibility of molecular manipulation and surface engineering at the nanoscale, material scientists have successfully designed unique nanostructures</w:t>
      </w:r>
      <w:r w:rsidR="00732446">
        <w:t xml:space="preserve"> of one-dimensional (1D), two-dimensional (2D), and three-dimensional (3D) </w:t>
      </w:r>
      <w:r>
        <w:t xml:space="preserve">with special physical and chemical properties. These nanostructures, including nanobelts, nanosheets, nanoribbons, nanoplates, nanoneedles, </w:t>
      </w:r>
      <w:r w:rsidR="00732446">
        <w:t>nano-dumbbells</w:t>
      </w:r>
      <w:r>
        <w:t xml:space="preserve">, nanodots, nanowires, nanorices, nanotubes, nanorods, and nanoflowers, have found extensive engineering applications as sensors, catalysts, nanodevices, </w:t>
      </w:r>
      <w:r w:rsidR="00732446">
        <w:t xml:space="preserve">optoelectronics, </w:t>
      </w:r>
      <w:r>
        <w:t>magnetic materials, drug delivery systems, and more.</w:t>
      </w:r>
      <w:r w:rsidR="000B4A4A">
        <w:t xml:space="preserve"> </w:t>
      </w:r>
      <w:r>
        <w:t xml:space="preserve">This book chapter </w:t>
      </w:r>
      <w:r w:rsidR="002167EF">
        <w:t>concentrates</w:t>
      </w:r>
      <w:r>
        <w:t xml:space="preserve"> on synthesis and applications of </w:t>
      </w:r>
      <w:r w:rsidR="00732446">
        <w:t xml:space="preserve">various 1D and 2D </w:t>
      </w:r>
      <w:r w:rsidR="0084527E">
        <w:t>nanostructure</w:t>
      </w:r>
      <w:r w:rsidR="00732446">
        <w:t xml:space="preserve"> materials such as </w:t>
      </w:r>
      <w:r>
        <w:t>nanorods</w:t>
      </w:r>
      <w:r w:rsidR="00732446">
        <w:t>,</w:t>
      </w:r>
      <w:r>
        <w:t xml:space="preserve"> nanoflowers</w:t>
      </w:r>
      <w:r w:rsidR="00732446">
        <w:t>, nanotubes, and nanosheets</w:t>
      </w:r>
      <w:r>
        <w:t xml:space="preserve"> based on various materials</w:t>
      </w:r>
      <w:r w:rsidR="002167EF">
        <w:t xml:space="preserve"> like</w:t>
      </w:r>
      <w:r>
        <w:t xml:space="preserve"> gold, nickel, iron, zinc, molybdenum, titanium, stannous, bismuth, copper, and others.</w:t>
      </w:r>
      <w:r w:rsidR="00C33295">
        <w:t xml:space="preserve"> Nanostructures such as nanotubes, </w:t>
      </w:r>
      <w:r>
        <w:t>nanoflowers</w:t>
      </w:r>
      <w:r w:rsidR="00C33295">
        <w:t>,</w:t>
      </w:r>
      <w:r>
        <w:t xml:space="preserve"> nanorods</w:t>
      </w:r>
      <w:r w:rsidR="00C33295">
        <w:t>, and nanosheets of these materials</w:t>
      </w:r>
      <w:r>
        <w:t xml:space="preserve"> are discussed, along with their respective synthesis protocols and characterization using FESEM and TEM imaging. Key applications of these nanostructures are highlighted, and recent updates, new nanosystems, and references are provided for further exploration.</w:t>
      </w:r>
    </w:p>
    <w:p w14:paraId="74D8FD69" w14:textId="77777777" w:rsidP="003A7DF5" w:rsidR="00732446" w:rsidRDefault="00732446">
      <w:r>
        <w:t>Keywords: Nanostructures materials, 1D and 2D nanomaterials, FESEM, TEM</w:t>
      </w:r>
    </w:p>
    <w:p w14:paraId="04CB87C1" w14:textId="77777777" w:rsidP="00B1414C" w:rsidR="000B4A4A" w:rsidRDefault="000B4A4A">
      <w:pPr>
        <w:spacing w:line="480" w:lineRule="auto"/>
      </w:pPr>
    </w:p>
    <w:p w14:paraId="1FF4487F" w14:textId="0F0C9BDB" w:rsidP="00B1414C" w:rsidR="000B4A4A" w:rsidRDefault="000B4A4A">
      <w:pPr>
        <w:spacing w:line="480" w:lineRule="auto"/>
        <w:rPr>
          <w:b/>
          <w:bCs/>
          <w:sz w:val="28"/>
          <w:szCs w:val="28"/>
        </w:rPr>
      </w:pPr>
    </w:p>
    <w:p w14:paraId="7B230CE5" w14:textId="2CFF7023" w:rsidP="00B1414C" w:rsidR="0092211B" w:rsidRDefault="0091288B" w:rsidRPr="00E2477A">
      <w:pPr>
        <w:pStyle w:val="Heading2"/>
        <w:numPr>
          <w:ilvl w:val="0"/>
          <w:numId w:val="5"/>
        </w:numPr>
        <w:spacing w:line="480" w:lineRule="auto"/>
        <w:rPr>
          <w:rFonts w:ascii="Times New Roman" w:cs="Times New Roman" w:hAnsi="Times New Roman"/>
          <w:b/>
          <w:bCs/>
          <w:color w:val="auto"/>
          <w:sz w:val="28"/>
          <w:szCs w:val="28"/>
        </w:rPr>
      </w:pPr>
      <w:r w:rsidRPr="00E2477A">
        <w:rPr>
          <w:rFonts w:ascii="Times New Roman" w:cs="Times New Roman" w:hAnsi="Times New Roman"/>
          <w:b/>
          <w:bCs/>
          <w:color w:val="auto"/>
          <w:sz w:val="28"/>
          <w:szCs w:val="28"/>
        </w:rPr>
        <w:lastRenderedPageBreak/>
        <w:t>Introduction</w:t>
      </w:r>
    </w:p>
    <w:p w14:paraId="06625A08" w14:textId="47BEBFD3" w:rsidP="00B1414C" w:rsidR="00124082" w:rsidRDefault="00124082">
      <w:pPr>
        <w:spacing w:line="480" w:lineRule="auto"/>
        <w:rPr>
          <w:rFonts w:cs="Times New Roman"/>
          <w:szCs w:val="24"/>
        </w:rPr>
      </w:pPr>
      <w:r w:rsidRPr="00124082">
        <w:rPr>
          <w:rFonts w:cs="Times New Roman"/>
          <w:szCs w:val="24"/>
        </w:rPr>
        <w:t>Over the past few decades, significant progress in nanoscience and technology has led to the exploration of various low-dimensional nanostructures due to their potential applications in diverse fields. Nanomaterials were traditionally classified into 3D</w:t>
      </w:r>
      <w:r w:rsidR="002167EF">
        <w:rPr>
          <w:rFonts w:cs="Times New Roman"/>
          <w:szCs w:val="24"/>
        </w:rPr>
        <w:t xml:space="preserve"> (three-dimensional)</w:t>
      </w:r>
      <w:r w:rsidRPr="00124082">
        <w:rPr>
          <w:rFonts w:cs="Times New Roman"/>
          <w:szCs w:val="24"/>
        </w:rPr>
        <w:t xml:space="preserve"> nanostructures,</w:t>
      </w:r>
      <w:r w:rsidR="002167EF">
        <w:rPr>
          <w:rFonts w:cs="Times New Roman"/>
          <w:szCs w:val="24"/>
        </w:rPr>
        <w:t xml:space="preserve"> 1D (</w:t>
      </w:r>
      <w:r w:rsidRPr="00124082">
        <w:rPr>
          <w:rFonts w:cs="Times New Roman"/>
          <w:szCs w:val="24"/>
        </w:rPr>
        <w:t>one-dimensional</w:t>
      </w:r>
      <w:r w:rsidR="002167EF">
        <w:rPr>
          <w:rFonts w:cs="Times New Roman"/>
          <w:szCs w:val="24"/>
        </w:rPr>
        <w:t>)</w:t>
      </w:r>
      <w:r w:rsidR="00821685">
        <w:rPr>
          <w:rFonts w:cs="Times New Roman"/>
          <w:szCs w:val="24"/>
        </w:rPr>
        <w:t xml:space="preserve"> </w:t>
      </w:r>
      <w:r w:rsidRPr="00124082">
        <w:rPr>
          <w:rFonts w:cs="Times New Roman"/>
          <w:szCs w:val="24"/>
        </w:rPr>
        <w:t>nanowires and nanotubes, and 0D</w:t>
      </w:r>
      <w:r w:rsidR="002167EF">
        <w:rPr>
          <w:rFonts w:cs="Times New Roman"/>
          <w:szCs w:val="24"/>
        </w:rPr>
        <w:t xml:space="preserve"> (zero-dimensional)</w:t>
      </w:r>
      <w:r w:rsidRPr="00124082">
        <w:rPr>
          <w:rFonts w:cs="Times New Roman"/>
          <w:szCs w:val="24"/>
        </w:rPr>
        <w:t xml:space="preserve"> nano</w:t>
      </w:r>
      <w:r w:rsidR="002167EF">
        <w:rPr>
          <w:rFonts w:cs="Times New Roman"/>
          <w:szCs w:val="24"/>
        </w:rPr>
        <w:t>materials</w:t>
      </w:r>
      <w:r w:rsidRPr="00124082">
        <w:rPr>
          <w:rFonts w:cs="Times New Roman"/>
          <w:szCs w:val="24"/>
        </w:rPr>
        <w:t xml:space="preserve"> and quantum dots.</w:t>
      </w:r>
      <w:r w:rsidR="002F3434">
        <w:rPr>
          <w:rFonts w:cs="Times New Roman"/>
          <w:szCs w:val="24"/>
        </w:rPr>
        <w:fldChar w:fldCharType="begin" w:fldLock="1"/>
      </w:r>
      <w:r w:rsidR="0084527E">
        <w:rPr>
          <w:rFonts w:cs="Times New Roman"/>
          <w:szCs w:val="24"/>
        </w:rPr>
        <w:instrText>ADDIN CSL_CITATION {"citationItems":[{"id":"ITEM-1","itemData":{"DOI":"https://doi.org/10.1016/j.desal.2012.03.020","ISSN":"0011-9164","abstract":"Two commercial NF membranes denoted as NF-1 and ASP30 were investigated in terms of applicability to desalinate ground water in Gaza where chloride-based salt concentrations are relatively high (1000mg/l) with 2200mg/l total dissolved solids (TDS). Initially, investigated membranes showed low chloride-based salt rejection as well as resistance to humic acid fouling which required certain improvement. Such improvement could be achieved by surface modification via UV-grafting. UV graft polymerisation is a common method applied to improve nanofiltration (NF) membrane properties due to: 1) lower operational costs 2) milder reaction conditions and 3) enhanced absorption selectivity of UV light without affecting the bulk polymer to increase salt rejection and humic acid fouling resistance was applied. The newly combined monomer of acrylic acid and ethylenediamine dihydrochloride grafted by UV initiated successfully increased NaCl rejection of the NF-1 membrane to 57–60%. Rejection of MgSO4 was increased from 89% to 94%, while for ASP30, NaCl and MgSO4 rejection increased from 33% and 32% to 57% and 71%, respectively. The best rejection for NF-1 was achieved at a low monomer concentration and moderate UV exposure, while ASP30 showed the best rejection at a high monomer concentration and low UV exposure. However, pure water flux was slightly reduced. Irreversible fouling caused by humic acid, common ground water foulant, was measured by the irreversible fouling factor (IRF), which was reduced after modification, indicating improved fouling resistance. These data show that this new combined monomer initiated by UV grafting can successfully improve NF membrane selectivity as well as fouling resistance.","author":[{"dropping-particle":"","family":"Abuhabib","given":"A A","non-dropping-particle":"","parse-names":false,"suffix":""},{"dropping-particle":"","family":"Mohammad","given":"A W","non-dropping-particle":"","parse-names":false,"suffix":""},{"dropping-particle":"","family":"Hilal","given":"N","non-dropping-particle":"","parse-names":false,"suffix":""},{"dropping-particle":"","family":"Rahman","given":"Rakmi A","non-dropping-particle":"","parse-names":false,"suffix":""},{"dropping-particle":"","family":"Shafie","given":"Ahmed H","non-dropping-particle":"","parse-names":false,"suffix":""}],"container-title":"Desalination","id":"ITEM-1","issued":{"date-parts":[["2012"]]},"page":"16-25","title":"Nanofiltration membrane modification by UV grafting for salt rejection and fouling resistance improvement for brackish water desalination","type":"article-journal","volume":"295"},"uris":["http://www.mendeley.com/documents/?uuid=1e13629d-6caf-43f4-bfaf-17d753c3b2eb"]}],"mendeley":{"formattedCitation":"(Abuhabib et al., 2012)","plainTextFormattedCitation":"(Abuhabib et al., 2012)","previouslyFormattedCitation":"&lt;sup&gt;1&lt;/sup&gt;"},"properties":{"noteIndex":0},"schema":"https://github.com/citation-style-language/schema/raw/master/csl-citation.json"}</w:instrText>
      </w:r>
      <w:r w:rsidR="002F3434">
        <w:rPr>
          <w:rFonts w:cs="Times New Roman"/>
          <w:szCs w:val="24"/>
        </w:rPr>
        <w:fldChar w:fldCharType="separate"/>
      </w:r>
      <w:r w:rsidR="0084527E" w:rsidRPr="0084527E">
        <w:rPr>
          <w:rFonts w:cs="Times New Roman"/>
          <w:noProof/>
          <w:szCs w:val="24"/>
        </w:rPr>
        <w:t>(Abuhabib et al., 2012)</w:t>
      </w:r>
      <w:r w:rsidR="002F3434">
        <w:rPr>
          <w:rFonts w:cs="Times New Roman"/>
          <w:szCs w:val="24"/>
        </w:rPr>
        <w:fldChar w:fldCharType="end"/>
      </w:r>
      <w:r w:rsidRPr="00124082">
        <w:rPr>
          <w:rFonts w:cs="Times New Roman"/>
          <w:szCs w:val="24"/>
        </w:rPr>
        <w:t xml:space="preserve"> However, the graphene</w:t>
      </w:r>
      <w:r w:rsidR="002167EF">
        <w:rPr>
          <w:rFonts w:cs="Times New Roman"/>
          <w:szCs w:val="24"/>
        </w:rPr>
        <w:t xml:space="preserve"> discovery</w:t>
      </w:r>
      <w:r w:rsidRPr="00124082">
        <w:rPr>
          <w:rFonts w:cs="Times New Roman"/>
          <w:szCs w:val="24"/>
        </w:rPr>
        <w:t xml:space="preserve"> introduced a new category of materials,</w:t>
      </w:r>
      <w:r w:rsidR="002167EF">
        <w:rPr>
          <w:rFonts w:cs="Times New Roman"/>
          <w:szCs w:val="24"/>
        </w:rPr>
        <w:t xml:space="preserve"> called </w:t>
      </w:r>
      <w:r w:rsidRPr="00124082">
        <w:rPr>
          <w:rFonts w:cs="Times New Roman"/>
          <w:szCs w:val="24"/>
        </w:rPr>
        <w:t>as two-dimensional (2D) materials or nanosheets, which extend beyond the nanometric range. Nanosheets are molecularly thin structures with substantial lateral dimensions.</w:t>
      </w:r>
      <w:r w:rsidR="002167EF">
        <w:rPr>
          <w:rFonts w:cs="Times New Roman"/>
          <w:szCs w:val="24"/>
        </w:rPr>
        <w:t xml:space="preserve"> </w:t>
      </w:r>
      <w:r w:rsidR="002F3434">
        <w:rPr>
          <w:rFonts w:cs="Times New Roman"/>
          <w:szCs w:val="24"/>
        </w:rPr>
        <w:fldChar w:fldCharType="begin" w:fldLock="1"/>
      </w:r>
      <w:r w:rsidR="0084527E">
        <w:rPr>
          <w:rFonts w:cs="Times New Roman"/>
          <w:szCs w:val="24"/>
        </w:rPr>
        <w:instrText>ADDIN CSL_CITATION {"citationItems":[{"id":"ITEM-1","itemData":{"DOI":"https://doi.org/10.1205/cherd.04036","ISSN":"0263-8762","abstract":"Three different nanofiltration membranes NF45, NF270 and NTR7450 were modified in water or lactic acid solution with stirring for 20 min. The modification was characterized by octanoic acid filtration and FTIR analysis. The flux of the NF270 membrane was almost unchanged and octanoic acid fouled the membrane permanently after modification. However, modification of the NF45 and NTR7450 membranes increased the water fluxes considerably. The best fluxes were obtained after the filtration of octanoic acid with UV irradiated membranes. The flux was almost two-fold and eight-fold for NF45 and NTR7450 membranes, respectively. The water flux after octanoic acid filtration was higher for all the modified NTR7450 membranes than the water flux before filtration. It seems that octanoic acid either adsorbs on the NF45 and NTR7450 membranes or influences the orientation of the membrane structure, especially after UV irradiation. According to FTIR spectra every membrane contained a layer of polysulfone similar to Udel polysulfone. Moreover, octanoic and lactic acids were found in the membranes after filtration and modification. After UV irradiation all the membranes had changes in their chemical structure. The binding of octanoic acid to the membrane was different for each of the tested membranes.","author":[{"dropping-particle":"","family":"Puro","given":"L","non-dropping-particle":"","parse-names":false,"suffix":""},{"dropping-particle":"","family":"Mänttäri","given":"M","non-dropping-particle":"","parse-names":false,"suffix":""},{"dropping-particle":"","family":"Pihlajamäki","given":"A","non-dropping-particle":"","parse-names":false,"suffix":""},{"dropping-particle":"","family":"Nyström","given":"M","non-dropping-particle":"","parse-names":false,"suffix":""}],"container-title":"Chemical Engineering Research and Design","id":"ITEM-1","issue":"2","issued":{"date-parts":[["2006"]]},"page":"87-96","title":"Characterization of Modified Nanofiltration Membranes by Octanoic Acid Permeation and FTIR Analysis","type":"article-journal","volume":"84"},"uris":["http://www.mendeley.com/documents/?uuid=d91a44ae-2695-4be7-96c1-d78d5af246d7"]}],"mendeley":{"formattedCitation":"(Puro et al., 2006)","plainTextFormattedCitation":"(Puro et al., 2006)","previouslyFormattedCitation":"&lt;sup&gt;2&lt;/sup&gt;"},"properties":{"noteIndex":0},"schema":"https://github.com/citation-style-language/schema/raw/master/csl-citation.json"}</w:instrText>
      </w:r>
      <w:r w:rsidR="002F3434">
        <w:rPr>
          <w:rFonts w:cs="Times New Roman"/>
          <w:szCs w:val="24"/>
        </w:rPr>
        <w:fldChar w:fldCharType="separate"/>
      </w:r>
      <w:r w:rsidR="0084527E" w:rsidRPr="0084527E">
        <w:rPr>
          <w:rFonts w:cs="Times New Roman"/>
          <w:noProof/>
          <w:szCs w:val="24"/>
        </w:rPr>
        <w:t>(Puro et al., 2006)</w:t>
      </w:r>
      <w:r w:rsidR="002F3434">
        <w:rPr>
          <w:rFonts w:cs="Times New Roman"/>
          <w:szCs w:val="24"/>
        </w:rPr>
        <w:fldChar w:fldCharType="end"/>
      </w:r>
    </w:p>
    <w:p w14:paraId="2C8B0775" w14:textId="6FE9167A" w:rsidP="00B1414C" w:rsidR="002B28B4" w:rsidRDefault="002B28B4" w:rsidRPr="00A616AA">
      <w:pPr>
        <w:spacing w:line="480" w:lineRule="auto"/>
        <w:rPr>
          <w:rFonts w:cs="Times New Roman"/>
          <w:szCs w:val="24"/>
        </w:rPr>
      </w:pPr>
      <w:r w:rsidRPr="002B28B4">
        <w:rPr>
          <w:rFonts w:ascii="Times-Roman" w:cs="Times-Roman" w:hAnsi="Times-Roman"/>
          <w:szCs w:val="24"/>
          <w:lang w:bidi="ar-SA" w:val="en-IN"/>
          <w14:ligatures w14:val="standardContextual"/>
        </w:rPr>
        <w:t>Over the preceding decades, nanostructures with one-dimensional (1D) characteristics, such as nanorods, nanowires, nanotubes, nanowhiskers, and nanofibers, have garnered escalating interest due to their distinctive physical and chemical attributes. This interest has been amplified since the revelation of carbon nanotubes (CNTs) by Ijima.</w:t>
      </w:r>
      <w:r w:rsidR="002F3434">
        <w:rPr>
          <w:rFonts w:ascii="Times-Roman" w:cs="Times-Roman" w:hAnsi="Times-Roman"/>
          <w:szCs w:val="24"/>
          <w:lang w:bidi="ar-SA" w:val="en-IN"/>
          <w14:ligatures w14:val="standardContextual"/>
        </w:rPr>
        <w:fldChar w:fldCharType="begin" w:fldLock="1"/>
      </w:r>
      <w:r w:rsidR="0084527E">
        <w:rPr>
          <w:rFonts w:ascii="Times-Roman" w:cs="Times-Roman" w:hAnsi="Times-Roman"/>
          <w:szCs w:val="24"/>
          <w:lang w:bidi="ar-SA" w:val="en-IN"/>
          <w14:ligatures w14:val="standardContextual"/>
        </w:rPr>
        <w:instrText>ADDIN CSL_CITATION {"citationItems":[{"id":"ITEM-1","itemData":{"DOI":"10.1038/354056a0","ISSN":"1476-4687","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page":"56-58","title":"Helical microtubules of graphitic carbon","type":"article-journal","volume":"354"},"uris":["http://www.mendeley.com/documents/?uuid=d108bc54-eab2-46c6-8fc3-f7e98b1d087f"]}],"mendeley":{"formattedCitation":"(Iijima, 1991)","plainTextFormattedCitation":"(Iijima, 1991)","previouslyFormattedCitation":"&lt;sup&gt;3&lt;/sup&gt;"},"properties":{"noteIndex":0},"schema":"https://github.com/citation-style-language/schema/raw/master/csl-citation.json"}</w:instrText>
      </w:r>
      <w:r w:rsidR="002F3434">
        <w:rPr>
          <w:rFonts w:ascii="Times-Roman" w:cs="Times-Roman" w:hAnsi="Times-Roman"/>
          <w:szCs w:val="24"/>
          <w:lang w:bidi="ar-SA" w:val="en-IN"/>
          <w14:ligatures w14:val="standardContextual"/>
        </w:rPr>
        <w:fldChar w:fldCharType="separate"/>
      </w:r>
      <w:r w:rsidR="0084527E" w:rsidRPr="0084527E">
        <w:rPr>
          <w:rFonts w:ascii="Times-Roman" w:cs="Times-Roman" w:hAnsi="Times-Roman"/>
          <w:noProof/>
          <w:szCs w:val="24"/>
          <w:lang w:bidi="ar-SA" w:val="en-IN"/>
          <w14:ligatures w14:val="standardContextual"/>
        </w:rPr>
        <w:t>(Iijima, 1991)</w:t>
      </w:r>
      <w:r w:rsidR="002F3434">
        <w:rPr>
          <w:rFonts w:ascii="Times-Roman" w:cs="Times-Roman" w:hAnsi="Times-Roman"/>
          <w:szCs w:val="24"/>
          <w:lang w:bidi="ar-SA" w:val="en-IN"/>
          <w14:ligatures w14:val="standardContextual"/>
        </w:rPr>
        <w:fldChar w:fldCharType="end"/>
      </w:r>
      <w:r w:rsidRPr="002B28B4">
        <w:rPr>
          <w:rFonts w:ascii="Times-Roman" w:cs="Times-Roman" w:hAnsi="Times-Roman"/>
          <w:szCs w:val="24"/>
          <w:lang w:bidi="ar-SA" w:val="en-IN"/>
          <w14:ligatures w14:val="standardContextual"/>
        </w:rPr>
        <w:t xml:space="preserve"> Diverse physical and chemical techniques have </w:t>
      </w:r>
      <w:r>
        <w:rPr>
          <w:rFonts w:ascii="Times-Roman" w:cs="Times-Roman" w:hAnsi="Times-Roman"/>
          <w:szCs w:val="24"/>
          <w:lang w:bidi="ar-SA" w:val="en-IN"/>
          <w14:ligatures w14:val="standardContextual"/>
        </w:rPr>
        <w:t>effectively created</w:t>
      </w:r>
      <w:r w:rsidRPr="002B28B4">
        <w:rPr>
          <w:rFonts w:ascii="Times-Roman" w:cs="Times-Roman" w:hAnsi="Times-Roman"/>
          <w:szCs w:val="24"/>
          <w:lang w:bidi="ar-SA" w:val="en-IN"/>
          <w14:ligatures w14:val="standardContextual"/>
        </w:rPr>
        <w:t xml:space="preserve"> extensive arrays of these 1D nanomaterials. </w:t>
      </w:r>
      <w:r>
        <w:rPr>
          <w:rFonts w:ascii="Times-Roman" w:cs="Times-Roman" w:hAnsi="Times-Roman"/>
          <w:szCs w:val="24"/>
          <w:lang w:bidi="ar-SA" w:val="en-IN"/>
          <w14:ligatures w14:val="standardContextual"/>
        </w:rPr>
        <w:t xml:space="preserve">On the other hand, In the case of 2D materials, </w:t>
      </w:r>
      <w:r w:rsidRPr="00124082">
        <w:rPr>
          <w:rFonts w:cs="Times New Roman"/>
          <w:szCs w:val="24"/>
        </w:rPr>
        <w:t xml:space="preserve">Graphene, being the most well-known 2D material, consists of a monolayer sheet with a honeycomb lattice of carbon atoms capable of reaching millimeter-scale lateral sizes in monocrystalline form. Compared to their 3D counterparts, 2D materials exhibit significantly higher surface-to-volume ratios, leading to </w:t>
      </w:r>
      <w:r w:rsidR="00D84C6F">
        <w:rPr>
          <w:rFonts w:cs="Times New Roman"/>
          <w:szCs w:val="24"/>
        </w:rPr>
        <w:t>outstanding</w:t>
      </w:r>
      <w:r w:rsidRPr="00124082">
        <w:rPr>
          <w:rFonts w:cs="Times New Roman"/>
          <w:szCs w:val="24"/>
        </w:rPr>
        <w:t xml:space="preserve"> shape-dependent </w:t>
      </w:r>
      <w:r w:rsidR="00D84C6F">
        <w:rPr>
          <w:rFonts w:cs="Times New Roman"/>
          <w:szCs w:val="24"/>
        </w:rPr>
        <w:t>properties</w:t>
      </w:r>
      <w:r w:rsidRPr="00124082">
        <w:rPr>
          <w:rFonts w:cs="Times New Roman"/>
          <w:szCs w:val="24"/>
        </w:rPr>
        <w:t xml:space="preserve"> based on their specific geometries.</w:t>
      </w:r>
      <w:r w:rsidR="0070467F">
        <w:rPr>
          <w:rFonts w:cs="Times New Roman"/>
          <w:szCs w:val="24"/>
        </w:rPr>
        <w:fldChar w:fldCharType="begin" w:fldLock="1"/>
      </w:r>
      <w:r w:rsidR="0084527E">
        <w:rPr>
          <w:rFonts w:cs="Times New Roman"/>
          <w:szCs w:val="24"/>
        </w:rPr>
        <w:instrText>ADDIN CSL_CITATION {"citationItems":[{"id":"ITEM-1","itemData":{"DOI":"https://doi.org/10.1016/j.jiec.2013.10.059","ISSN":"1226-086X","abstract":"Polyvinylchloride based heterogeneous cation exchange membrane was modified by using in situ polymerization of polyacrylic acid and multi walled carbon nano tubes simultaneously. Spectra analysis confirmed graft polymerization decisively. SEM images illustrated that grafted-PAA/MWCNTs filled the cracks in membrane by simple gel network entanglement. Ion exchange capacity was improved by PAA/MWCNTs grafting in modified membranes. Membrane water content was decreased by PAA grafting and then showed increasing trend by using MWCNTs in modifier solution up to 0.1%wt. Water content was decreased again by more MWCNTs loading ratio. Grafted-PAA membranes showed lower membrane potential, transport number, selectivity and flux compared to pristine membrane in sodium chloride ionic solution. These parameters were decreased more by using MWCNTs up to 0.1%wt in modifier solution and then showed increasing trend by more MWCNTs concentration from 0.1 to 0.3%wt. All mentioned parameters were declined again by more increase in MWCNTs content from 0.3 to 1.0%wt. Results exhibited lower membrane selectivity for the modified membranes compared to pristine ones in bivalent ionic solution. The grafted-PAA/MWCNTs modified membranes also showed lower electrical resistance compared to unmodified ones. Obtained results showed different behavior for permeability in bivalent ionic solution compared to monovalent type.","author":[{"dropping-particle":"","family":"Moghadassi","given":"A R","non-dropping-particle":"","parse-names":false,"suffix":""},{"dropping-particle":"","family":"Koranian","given":"P","non-dropping-particle":"","parse-names":false,"suffix":""},{"dropping-particle":"","family":"Hosseini","given":"S M","non-dropping-particle":"","parse-names":false,"suffix":""},{"dropping-particle":"","family":"Askari","given":"M","non-dropping-particle":"","parse-names":false,"suffix":""},{"dropping-particle":"","family":"Madaeni","given":"S S","non-dropping-particle":"","parse-names":false,"suffix":""}],"container-title":"Journal of Industrial and Engineering Chemistry","id":"ITEM-1","issue":"5","issued":{"date-parts":[["2014"]]},"page":"2710-2718","title":"Surface modification of heterogeneous cation exchange membrane through simultaneous using polymerization of PAA and multi walled carbon nano tubes","type":"article-journal","volume":"20"},"uris":["http://www.mendeley.com/documents/?uuid=98624dab-39e0-48c6-b20c-3dedf375547e"]}],"mendeley":{"formattedCitation":"(Moghadassi et al., 2014)","plainTextFormattedCitation":"(Moghadassi et al., 2014)","previouslyFormattedCitation":"&lt;sup&gt;4&lt;/sup&gt;"},"properties":{"noteIndex":0},"schema":"https://github.com/citation-style-language/schema/raw/master/csl-citation.json"}</w:instrText>
      </w:r>
      <w:r w:rsidR="0070467F">
        <w:rPr>
          <w:rFonts w:cs="Times New Roman"/>
          <w:szCs w:val="24"/>
        </w:rPr>
        <w:fldChar w:fldCharType="separate"/>
      </w:r>
      <w:r w:rsidR="0084527E" w:rsidRPr="0084527E">
        <w:rPr>
          <w:rFonts w:cs="Times New Roman"/>
          <w:noProof/>
          <w:szCs w:val="24"/>
        </w:rPr>
        <w:t>(Moghadassi et al., 2014)</w:t>
      </w:r>
      <w:r w:rsidR="0070467F">
        <w:rPr>
          <w:rFonts w:cs="Times New Roman"/>
          <w:szCs w:val="24"/>
        </w:rPr>
        <w:fldChar w:fldCharType="end"/>
      </w:r>
      <w:r w:rsidRPr="00124082">
        <w:rPr>
          <w:rFonts w:cs="Times New Roman"/>
          <w:szCs w:val="24"/>
        </w:rPr>
        <w:t xml:space="preserve"> Over time, various types of </w:t>
      </w:r>
      <w:r w:rsidR="00D84C6F">
        <w:rPr>
          <w:rFonts w:cs="Times New Roman"/>
          <w:szCs w:val="24"/>
        </w:rPr>
        <w:t>two dimensional</w:t>
      </w:r>
      <w:r w:rsidRPr="00124082">
        <w:rPr>
          <w:rFonts w:cs="Times New Roman"/>
          <w:szCs w:val="24"/>
        </w:rPr>
        <w:t xml:space="preserve"> </w:t>
      </w:r>
      <w:r w:rsidR="00D84C6F">
        <w:rPr>
          <w:rFonts w:cs="Times New Roman"/>
          <w:szCs w:val="24"/>
        </w:rPr>
        <w:t>particles</w:t>
      </w:r>
      <w:r w:rsidRPr="00124082">
        <w:rPr>
          <w:rFonts w:cs="Times New Roman"/>
          <w:szCs w:val="24"/>
        </w:rPr>
        <w:t xml:space="preserve"> have been synthesized and documented in scientific literature, such as graphene, dichalcogenides, </w:t>
      </w:r>
      <w:r w:rsidR="0007239C">
        <w:rPr>
          <w:rFonts w:cs="Times New Roman"/>
          <w:szCs w:val="24"/>
        </w:rPr>
        <w:t xml:space="preserve">2D </w:t>
      </w:r>
      <w:r w:rsidRPr="00124082">
        <w:rPr>
          <w:rFonts w:cs="Times New Roman"/>
          <w:szCs w:val="24"/>
        </w:rPr>
        <w:t xml:space="preserve">oxides, </w:t>
      </w:r>
      <w:r w:rsidR="0007239C">
        <w:rPr>
          <w:rFonts w:cs="Times New Roman"/>
          <w:szCs w:val="24"/>
        </w:rPr>
        <w:t xml:space="preserve">2D </w:t>
      </w:r>
      <w:r w:rsidRPr="00124082">
        <w:rPr>
          <w:rFonts w:cs="Times New Roman"/>
          <w:szCs w:val="24"/>
        </w:rPr>
        <w:t xml:space="preserve">layered double hydroxides (LDHs), </w:t>
      </w:r>
      <w:r w:rsidR="0090161D">
        <w:rPr>
          <w:rFonts w:cs="Times New Roman"/>
          <w:szCs w:val="24"/>
        </w:rPr>
        <w:t xml:space="preserve">hexagonal boron nitride, (h-BN), </w:t>
      </w:r>
      <w:r w:rsidRPr="00124082">
        <w:rPr>
          <w:rFonts w:cs="Times New Roman"/>
          <w:szCs w:val="24"/>
        </w:rPr>
        <w:t>MXenes (</w:t>
      </w:r>
      <w:r w:rsidR="0007239C">
        <w:rPr>
          <w:rFonts w:cs="Times New Roman"/>
          <w:szCs w:val="24"/>
        </w:rPr>
        <w:t>two-dimensional</w:t>
      </w:r>
      <w:r w:rsidRPr="00124082">
        <w:rPr>
          <w:rFonts w:cs="Times New Roman"/>
          <w:szCs w:val="24"/>
        </w:rPr>
        <w:t xml:space="preserve"> transition-metal carbides and/or nitrides),</w:t>
      </w:r>
      <w:r w:rsidR="00D84C6F" w:rsidRPr="00124082">
        <w:rPr>
          <w:rFonts w:cs="Times New Roman"/>
          <w:szCs w:val="24"/>
        </w:rPr>
        <w:t xml:space="preserve"> graphene oxide</w:t>
      </w:r>
      <w:r w:rsidR="00D84C6F">
        <w:rPr>
          <w:rFonts w:cs="Times New Roman"/>
          <w:szCs w:val="24"/>
        </w:rPr>
        <w:t>,</w:t>
      </w:r>
      <w:r w:rsidRPr="00124082">
        <w:rPr>
          <w:rFonts w:cs="Times New Roman"/>
          <w:szCs w:val="24"/>
        </w:rPr>
        <w:t xml:space="preserve"> zeolites, </w:t>
      </w:r>
      <w:r w:rsidRPr="00A616AA">
        <w:rPr>
          <w:rFonts w:cs="Times New Roman"/>
          <w:szCs w:val="24"/>
        </w:rPr>
        <w:t>polymers</w:t>
      </w:r>
      <w:r w:rsidR="0007239C">
        <w:rPr>
          <w:rFonts w:cs="Times New Roman"/>
          <w:szCs w:val="24"/>
        </w:rPr>
        <w:t xml:space="preserve"> (2D)</w:t>
      </w:r>
      <w:r w:rsidRPr="00A616AA">
        <w:rPr>
          <w:rFonts w:cs="Times New Roman"/>
          <w:szCs w:val="24"/>
        </w:rPr>
        <w:t>, and metal-organic frameworks (MOFs).</w:t>
      </w:r>
      <w:r w:rsidR="0090161D">
        <w:rPr>
          <w:rFonts w:cs="Times New Roman"/>
          <w:szCs w:val="24"/>
        </w:rPr>
        <w:fldChar w:fldCharType="begin" w:fldLock="1"/>
      </w:r>
      <w:r w:rsidR="0084527E">
        <w:rPr>
          <w:rFonts w:cs="Times New Roman"/>
          <w:szCs w:val="24"/>
        </w:rPr>
        <w:instrText>ADDIN CSL_CITATION {"citationItems":[{"id":"ITEM-1","itemData":{"DOI":"https://doi.org/10.1016/j.jiec.2019.11.002","ISSN":"1226-086X","abstract":"Recently, ultrathin two-dimensional (2D) materials, known as nanosheets, have attracted great interest owning to their ultimate structural and desirable physical, chemical, thermal, electrical, and optical characteristics. Various potential applications of 2D nanomaterials have been reported in electronics/optoelectronics, electrocatalysis, batteries, supercapacitors, solar cells, sensors, photocatalysis, and other environmental processes. Modification of polymeric membranes using nanosheets is increasingly reported in the literature. The incorporation of inorganic nanostructured additives, such as metal oxide and metal hydroxide nanosheets, can impart desired characteristics to the surface and matrix of the membrane and improves its filtration performance. This review summarizes the preparation methods of the metal oxide and metal hydroxide nanosheets, with a special emphasis on the recent advances in this field. The structural and physicochemical properties of the 2D nanosheets have been discussed, and after that, the applications of these nanosheets for modification of polymeric membranes are presented with a focus on the membranes used for environmental applications. Finally, the existing challenges and future perspectives for synthesis and membrane-related applications of 2D metal oxide and metal hydroxide nanosheets are discussed.","author":[{"dropping-particle":"","family":"Safarpour","given":"Mahdie","non-dropping-particle":"","parse-names":false,"suffix":""},{"dropping-particle":"","family":"Arefi-Oskoui","given":"Samira","non-dropping-particle":"","parse-names":false,"suffix":""},{"dropping-particle":"","family":"Khataee","given":"Alireza","non-dropping-particle":"","parse-names":false,"suffix":""}],"container-title":"Journal of Industrial and Engineering Chemistry","id":"ITEM-1","issued":{"date-parts":[["2020"]]},"page":"31-41","title":"A review on two-dimensional metal oxide and metal hydroxide nanosheets for modification of polymeric membranes","type":"article-journal","volume":"82"},"uris":["http://www.mendeley.com/documents/?uuid=ca0fe11d-ae56-4187-b083-4bba1330d76a"]},{"id":"ITEM-2","itemData":{"DOI":"https://doi.org/10.1016/j.seppur.2017.04.038","ISSN":"1383-5866","abstract":"Thin film composite reverse osmosis (RO) membranes were fabricated by interfacial polymerization of m-phenylenediamine and trimesoyl chloride monomers and modified with amine-functionalized multi-walled carbon nanotubes (MWCNT-NH2), which dispersed in amine solution. The surface characteristics of the prepared membranes were studied by scanning electron microscopy (SEM), atomic force microscopy (AFM) and contact angle analysis. The desalination performance of the membranes was investigated in terms of water flux and NaCl rejection. The hydrophilicity and permeability of the modified membranes were increased without any reduction in their salt rejection. The fouling resistance of the membranes was evaluated by their flux decrement through filtration of bovine serum albumin (BSA) solution and water flux recovery ability after the fouling. The incorporating of MWCNT-NH2 into polyamide layer of RO membranes improved their fouling resistance by reducing surface roughness and increasing negative charge and hydrophilicity of the membrane surface. The membrane containing 0.002wt% MWCNT-NH2 presented the best desalination and antifouling performance.","author":[{"dropping-particle":"","family":"Vatanpour","given":"Vahid","non-dropping-particle":"","parse-names":false,"suffix":""},{"dropping-particle":"","family":"Safarpour","given":"Mahdie","non-dropping-particle":"","parse-names":false,"suffix":""},{"dropping-particle":"","family":"Khataee","given":"Alireza","non-dropping-particle":"","parse-names":false,"suffix":""},{"dropping-particle":"","family":"Zarrabi","given":"Hamed","non-dropping-particle":"","parse-names":false,"suffix":""},{"dropping-particle":"","family":"Yekavalangi","given":"Mohammad Ehsan","non-dropping-particle":"","parse-names":false,"suffix":""},{"dropping-particle":"","family":"Kavian","given":"Mostafa","non-dropping-particle":"","parse-names":false,"suffix":""}],"container-title":"Separation and Purification Technology","id":"ITEM-2","issued":{"date-parts":[["2017"]]},"page":"135-143","title":"A thin film nanocomposite reverse osmosis membrane containing amine-functionalized carbon nanotubes","type":"article-journal","volume":"184"},"uris":["http://www.mendeley.com/documents/?uuid=30e33fe0-4bf7-4df7-ac2f-15caa6162731"]},{"id":"ITEM-3","itemData":{"DOI":"https://doi.org/10.1002/9781119655190.ch13","ISBN":"9781119655190","abstract":"Summary Hexagonal boron nitride (h-BN) is one of the promising 2D materials with excellent mechanical properties, good thermal conductivity and excellent chemical as well as thermal stability. These properties of h-BN are very much useful for various high temperature applications such as insulators for furnaces, crucibles for melting glass and metals, deep ultraviolet light sources, insulating and thermally conductive fillers, dielectric layers, cosmetic products, anti-oxidation lubricants, and protective coatings. In this chapter, different properties and synthesis methods of 2D h-BN are discussed. The synthesis methods are basically divided as bottom up and top down approaches that are similar to the well-known graphene sheet growing methods, with required changes in input materials and processing parameters. Most common synthesis methods include mechanical exfoliation, liquid exfoliation, chemical vapor deposition (CVD) and physical vapor deposition (PVD). Also, theoretical investigation and experimental synthesis of newly developed material, borophene, is discussed in detail. Its outstanding properties can be very useful in electronics, optoelectronics and mechanical applications.","author":[{"dropping-particle":"","family":"Suhail","given":"Atif","non-dropping-particle":"","parse-names":false,"suffix":""},{"dropping-particle":"","family":"Lahiri","given":"Indranil","non-dropping-particle":"","parse-names":false,"suffix":""}],"container-title":"Layered 2D Advanced Materials and Their Allied Applications","id":"ITEM-3","issued":{"date-parts":[["2020","5","18"]]},"note":"Wiley Online Books","page":"303-336","title":"Two-Dimensional Hexagonal Boron Nitride and Borophenes","type":"chapter"},"uris":["http://www.mendeley.com/documents/?uuid=06aad13c-74e4-47f9-95fd-11c08a788a87"]}],"mendeley":{"formattedCitation":"(Safarpour et al., 2020; Suhail et al., 2020; Vatanpour et al., 2017)","plainTextFormattedCitation":"(Safarpour et al., 2020; Suhail et al., 2020; Vatanpour et al., 2017)","previouslyFormattedCitation":"&lt;sup&gt;5–7&lt;/sup&gt;"},"properties":{"noteIndex":0},"schema":"https://github.com/citation-style-language/schema/raw/master/csl-citation.json"}</w:instrText>
      </w:r>
      <w:r w:rsidR="0090161D">
        <w:rPr>
          <w:rFonts w:cs="Times New Roman"/>
          <w:szCs w:val="24"/>
        </w:rPr>
        <w:fldChar w:fldCharType="separate"/>
      </w:r>
      <w:r w:rsidR="0084527E" w:rsidRPr="0084527E">
        <w:rPr>
          <w:rFonts w:cs="Times New Roman"/>
          <w:noProof/>
          <w:szCs w:val="24"/>
        </w:rPr>
        <w:t>(Safarpour et al., 2020; Suhail et al., 2020; Vatanpour et al., 2017)</w:t>
      </w:r>
      <w:r w:rsidR="0090161D">
        <w:rPr>
          <w:rFonts w:cs="Times New Roman"/>
          <w:szCs w:val="24"/>
        </w:rPr>
        <w:fldChar w:fldCharType="end"/>
      </w:r>
    </w:p>
    <w:p w14:paraId="27BD7B54" w14:textId="459115CC" w:rsidP="00B1414C" w:rsidR="0092211B" w:rsidRDefault="002B28B4" w:rsidRPr="00A01A90">
      <w:pPr>
        <w:autoSpaceDE w:val="0"/>
        <w:autoSpaceDN w:val="0"/>
        <w:adjustRightInd w:val="0"/>
        <w:spacing w:after="0" w:line="480" w:lineRule="auto"/>
        <w:rPr>
          <w:rFonts w:ascii="Times-Roman" w:cs="Times-Roman" w:hAnsi="Times-Roman"/>
          <w:szCs w:val="24"/>
          <w:lang w:bidi="ar-SA" w:val="en-IN"/>
          <w14:ligatures w14:val="standardContextual"/>
        </w:rPr>
      </w:pPr>
      <w:r w:rsidRPr="002B28B4">
        <w:rPr>
          <w:rFonts w:ascii="Times-Roman" w:cs="Times-Roman" w:hAnsi="Times-Roman"/>
          <w:szCs w:val="24"/>
          <w:lang w:bidi="ar-SA" w:val="en-IN"/>
          <w14:ligatures w14:val="standardContextual"/>
        </w:rPr>
        <w:lastRenderedPageBreak/>
        <w:t xml:space="preserve">These 1D nanomaterials </w:t>
      </w:r>
      <w:r>
        <w:rPr>
          <w:rFonts w:ascii="Times-Roman" w:cs="Times-Roman" w:hAnsi="Times-Roman"/>
          <w:szCs w:val="24"/>
          <w:lang w:bidi="ar-SA" w:val="en-IN"/>
          <w14:ligatures w14:val="standardContextual"/>
        </w:rPr>
        <w:t xml:space="preserve">and 2D </w:t>
      </w:r>
      <w:r w:rsidRPr="002B28B4">
        <w:rPr>
          <w:rFonts w:ascii="Times-Roman" w:cs="Times-Roman" w:hAnsi="Times-Roman"/>
          <w:szCs w:val="24"/>
          <w:lang w:bidi="ar-SA" w:val="en-IN"/>
          <w14:ligatures w14:val="standardContextual"/>
        </w:rPr>
        <w:t>have found applications as integral elements or connectors in the construction of nanoelectronic</w:t>
      </w:r>
      <w:r w:rsidR="0007239C">
        <w:rPr>
          <w:rFonts w:ascii="Times-Roman" w:cs="Times-Roman" w:hAnsi="Times-Roman"/>
          <w:szCs w:val="24"/>
          <w:lang w:bidi="ar-SA" w:val="en-IN"/>
          <w14:ligatures w14:val="standardContextual"/>
        </w:rPr>
        <w:t>s</w:t>
      </w:r>
      <w:r w:rsidRPr="002B28B4">
        <w:rPr>
          <w:rFonts w:ascii="Times-Roman" w:cs="Times-Roman" w:hAnsi="Times-Roman"/>
          <w:szCs w:val="24"/>
          <w:lang w:bidi="ar-SA" w:val="en-IN"/>
          <w14:ligatures w14:val="standardContextual"/>
        </w:rPr>
        <w:t>,</w:t>
      </w:r>
      <w:r w:rsidR="0007239C">
        <w:rPr>
          <w:rFonts w:ascii="Times-Roman" w:cs="Times-Roman" w:hAnsi="Times-Roman"/>
          <w:szCs w:val="24"/>
          <w:lang w:bidi="ar-SA" w:val="en-IN"/>
          <w14:ligatures w14:val="standardContextual"/>
        </w:rPr>
        <w:t xml:space="preserve"> </w:t>
      </w:r>
      <w:r w:rsidRPr="002B28B4">
        <w:rPr>
          <w:rFonts w:ascii="Times-Roman" w:cs="Times-Roman" w:hAnsi="Times-Roman"/>
          <w:szCs w:val="24"/>
          <w:lang w:bidi="ar-SA" w:val="en-IN"/>
          <w14:ligatures w14:val="standardContextual"/>
        </w:rPr>
        <w:t>optoelectronic</w:t>
      </w:r>
      <w:r w:rsidR="0007239C">
        <w:rPr>
          <w:rFonts w:ascii="Times-Roman" w:cs="Times-Roman" w:hAnsi="Times-Roman"/>
          <w:szCs w:val="24"/>
          <w:lang w:bidi="ar-SA" w:val="en-IN"/>
          <w14:ligatures w14:val="standardContextual"/>
        </w:rPr>
        <w:t>s</w:t>
      </w:r>
      <w:r w:rsidRPr="002B28B4">
        <w:rPr>
          <w:rFonts w:ascii="Times-Roman" w:cs="Times-Roman" w:hAnsi="Times-Roman"/>
          <w:szCs w:val="24"/>
          <w:lang w:bidi="ar-SA" w:val="en-IN"/>
          <w14:ligatures w14:val="standardContextual"/>
        </w:rPr>
        <w:t>, and electromechanical devices.</w:t>
      </w:r>
      <w:r w:rsidR="0070467F">
        <w:rPr>
          <w:rFonts w:ascii="Times-Roman" w:cs="Times-Roman" w:hAnsi="Times-Roman"/>
          <w:szCs w:val="24"/>
          <w:lang w:bidi="ar-SA" w:val="en-IN"/>
          <w14:ligatures w14:val="standardContextual"/>
        </w:rPr>
        <w:fldChar w:fldCharType="begin" w:fldLock="1"/>
      </w:r>
      <w:r w:rsidR="0084527E">
        <w:rPr>
          <w:rFonts w:ascii="Times-Roman" w:cs="Times-Roman" w:hAnsi="Times-Roman"/>
          <w:szCs w:val="24"/>
          <w:lang w:bidi="ar-SA" w:val="en-IN"/>
          <w14:ligatures w14:val="standardContextual"/>
        </w:rPr>
        <w:instrText>ADDIN CSL_CITATION {"citationItems":[{"id":"ITEM-1","itemData":{"DOI":"10.1021/ar9700365","ISSN":"0001-4842","author":[{"dropping-particle":"","family":"Hu","given":"Jiangtao","non-dropping-particle":"","parse-names":false,"suffix":""},{"dropping-particle":"","family":"Odom","given":"Teri Wang","non-dropping-particle":"","parse-names":false,"suffix":""},{"dropping-particle":"","family":"Lieber","given":"Charles M","non-dropping-particle":"","parse-names":false,"suffix":""}],"container-title":"Accounts of Chemical Research","id":"ITEM-1","issue":"5","issued":{"date-parts":[["1999","5","1"]]},"note":"doi: 10.1021/ar9700365","page":"435-445","publisher":"American Chemical Society","title":"Chemistry and Physics in One Dimension:  Synthesis and Properties of Nanowires and Nanotubes","type":"article-journal","volume":"32"},"uris":["http://www.mendeley.com/documents/?uuid=88afa2cb-10b9-42a3-a52f-8271ce302fe0"]},{"id":"ITEM-2","itemData":{"DOI":"10.1126/science.1058120","abstract":"Ultralong beltlike (or ribbonlike) nanostructures (so-called nanobelts) were successfully synthesized for semiconducting oxides of zinc, tin, indium, cadmium, and gallium by simply evaporating the desired commercial metal oxide powders at high temperatures. The as-synthesized oxide nanobelts are pure, structurally uniform, and single crystalline, and most of them are free from defects and dislocations. They have a rectanglelike cross section with typical widths of 30 to 300 nanometers, width-to-thickness ratios of 5 to 10, and lengths of up to a few millimeters. The beltlike morphology appears to be a distinctive and common structural characteristic for the family of semiconducting oxides with cations of different valence states and materials of distinct crystallographic structures. The nanobelts could be an ideal system for fully understanding dimensionally confined transport phenomena in functional oxides and building functional devices along individual nanobelts.","author":[{"dropping-particle":"","family":"Pan","given":"Zheng Wei","non-dropping-particle":"","parse-names":false,"suffix":""},{"dropping-particle":"","family":"Dai","given":"Zu Rong","non-dropping-particle":"","parse-names":false,"suffix":""},{"dropping-particle":"","family":"Wang","given":"Zhong Lin","non-dropping-particle":"","parse-names":false,"suffix":""}],"container-title":"Science","id":"ITEM-2","issue":"5510","issued":{"date-parts":[["2001","3","9"]]},"note":"doi: 10.1126/science.1058120","page":"1947-1949","publisher":"American Association for the Advancement of Science","title":"Nanobelts of Semiconducting Oxides","type":"article-journal","volume":"291"},"uris":["http://www.mendeley.com/documents/?uuid=cd35b7f3-7cdd-4600-b947-169eff3c554d"]}],"mendeley":{"formattedCitation":"(J. Hu et al., 1999; Pan et al., 2001)","plainTextFormattedCitation":"(J. Hu et al., 1999; Pan et al., 2001)","previouslyFormattedCitation":"&lt;sup&gt;8,9&lt;/sup&gt;"},"properties":{"noteIndex":0},"schema":"https://github.com/citation-style-language/schema/raw/master/csl-citation.json"}</w:instrText>
      </w:r>
      <w:r w:rsidR="0070467F">
        <w:rPr>
          <w:rFonts w:ascii="Times-Roman" w:cs="Times-Roman" w:hAnsi="Times-Roman"/>
          <w:szCs w:val="24"/>
          <w:lang w:bidi="ar-SA" w:val="en-IN"/>
          <w14:ligatures w14:val="standardContextual"/>
        </w:rPr>
        <w:fldChar w:fldCharType="separate"/>
      </w:r>
      <w:r w:rsidR="0084527E" w:rsidRPr="0084527E">
        <w:rPr>
          <w:rFonts w:ascii="Times-Roman" w:cs="Times-Roman" w:hAnsi="Times-Roman"/>
          <w:noProof/>
          <w:szCs w:val="24"/>
          <w:lang w:bidi="ar-SA" w:val="en-IN"/>
          <w14:ligatures w14:val="standardContextual"/>
        </w:rPr>
        <w:t>(J. Hu et al., 1999; Pan et al., 2001)</w:t>
      </w:r>
      <w:r w:rsidR="0070467F">
        <w:rPr>
          <w:rFonts w:ascii="Times-Roman" w:cs="Times-Roman" w:hAnsi="Times-Roman"/>
          <w:szCs w:val="24"/>
          <w:lang w:bidi="ar-SA" w:val="en-IN"/>
          <w14:ligatures w14:val="standardContextual"/>
        </w:rPr>
        <w:fldChar w:fldCharType="end"/>
      </w:r>
      <w:r w:rsidRPr="002B28B4">
        <w:rPr>
          <w:rFonts w:ascii="Times-Roman" w:cs="Times-Roman" w:hAnsi="Times-Roman"/>
          <w:szCs w:val="24"/>
          <w:lang w:bidi="ar-SA" w:val="en-IN"/>
          <w14:ligatures w14:val="standardContextual"/>
        </w:rPr>
        <w:t xml:space="preserve">  </w:t>
      </w:r>
      <w:r w:rsidR="0007239C">
        <w:rPr>
          <w:rFonts w:ascii="Times-Roman" w:cs="Times-Roman" w:hAnsi="Times-Roman"/>
          <w:szCs w:val="24"/>
          <w:lang w:bidi="ar-SA" w:val="en-IN"/>
          <w14:ligatures w14:val="standardContextual"/>
        </w:rPr>
        <w:t>E</w:t>
      </w:r>
      <w:r w:rsidRPr="002B28B4">
        <w:rPr>
          <w:rFonts w:ascii="Times-Roman" w:cs="Times-Roman" w:hAnsi="Times-Roman"/>
          <w:szCs w:val="24"/>
          <w:lang w:bidi="ar-SA" w:val="en-IN"/>
          <w14:ligatures w14:val="standardContextual"/>
        </w:rPr>
        <w:t xml:space="preserve">xamples include </w:t>
      </w:r>
      <w:r w:rsidR="0007239C">
        <w:rPr>
          <w:rFonts w:ascii="Times-Roman" w:cs="Times-Roman" w:hAnsi="Times-Roman"/>
          <w:szCs w:val="24"/>
          <w:lang w:bidi="ar-SA" w:val="en-IN"/>
          <w14:ligatures w14:val="standardContextual"/>
        </w:rPr>
        <w:t xml:space="preserve">devices such as </w:t>
      </w:r>
      <w:r w:rsidRPr="002B28B4">
        <w:rPr>
          <w:rFonts w:ascii="Times-Roman" w:cs="Times-Roman" w:hAnsi="Times-Roman"/>
          <w:szCs w:val="24"/>
          <w:lang w:bidi="ar-SA" w:val="en-IN"/>
          <w14:ligatures w14:val="standardContextual"/>
        </w:rPr>
        <w:t xml:space="preserve">photodetectors, electron emitters, field-effect transistors (FETs), </w:t>
      </w:r>
      <w:r w:rsidR="0007239C" w:rsidRPr="002B28B4">
        <w:rPr>
          <w:rFonts w:ascii="Times-Roman" w:cs="Times-Roman" w:hAnsi="Times-Roman"/>
          <w:szCs w:val="24"/>
          <w:lang w:bidi="ar-SA" w:val="en-IN"/>
          <w14:ligatures w14:val="standardContextual"/>
        </w:rPr>
        <w:t>single-electron transistors,</w:t>
      </w:r>
      <w:r w:rsidR="0007239C">
        <w:rPr>
          <w:rFonts w:ascii="Times-Roman" w:cs="Times-Roman" w:hAnsi="Times-Roman"/>
          <w:szCs w:val="24"/>
          <w:lang w:bidi="ar-SA" w:val="en-IN"/>
          <w14:ligatures w14:val="standardContextual"/>
        </w:rPr>
        <w:t xml:space="preserve"> </w:t>
      </w:r>
      <w:r w:rsidRPr="002B28B4">
        <w:rPr>
          <w:rFonts w:ascii="Times-Roman" w:cs="Times-Roman" w:hAnsi="Times-Roman"/>
          <w:szCs w:val="24"/>
          <w:lang w:bidi="ar-SA" w:val="en-IN"/>
          <w14:ligatures w14:val="standardContextual"/>
        </w:rPr>
        <w:t>light-emitting diodes (LEDs), as well as chemical</w:t>
      </w:r>
      <w:r w:rsidR="00847539">
        <w:rPr>
          <w:rFonts w:ascii="Times-Roman" w:cs="Times-Roman" w:hAnsi="Times-Roman"/>
          <w:szCs w:val="24"/>
          <w:lang w:bidi="ar-SA" w:val="en-IN"/>
          <w14:ligatures w14:val="standardContextual"/>
        </w:rPr>
        <w:t xml:space="preserve"> and biological</w:t>
      </w:r>
      <w:r w:rsidRPr="002B28B4">
        <w:rPr>
          <w:rFonts w:ascii="Times-Roman" w:cs="Times-Roman" w:hAnsi="Times-Roman"/>
          <w:szCs w:val="24"/>
          <w:lang w:bidi="ar-SA" w:val="en-IN"/>
          <w14:ligatures w14:val="standardContextual"/>
        </w:rPr>
        <w:t xml:space="preserve"> sensors, alongside ultraviolet </w:t>
      </w:r>
      <w:r w:rsidR="00847539" w:rsidRPr="002B28B4">
        <w:rPr>
          <w:rFonts w:ascii="Times-Roman" w:cs="Times-Roman" w:hAnsi="Times-Roman"/>
          <w:szCs w:val="24"/>
          <w:lang w:bidi="ar-SA" w:val="en-IN"/>
          <w14:ligatures w14:val="standardContextual"/>
        </w:rPr>
        <w:t>nano lasers</w:t>
      </w:r>
      <w:r w:rsidRPr="002B28B4">
        <w:rPr>
          <w:rFonts w:ascii="Times-Roman" w:cs="Times-Roman" w:hAnsi="Times-Roman"/>
          <w:szCs w:val="24"/>
          <w:lang w:bidi="ar-SA" w:val="en-IN"/>
          <w14:ligatures w14:val="standardContextual"/>
        </w:rPr>
        <w:t>.</w:t>
      </w:r>
      <w:r w:rsidR="0090161D">
        <w:rPr>
          <w:rFonts w:ascii="Times-Roman" w:cs="Times-Roman" w:hAnsi="Times-Roman"/>
          <w:szCs w:val="24"/>
          <w:lang w:bidi="ar-SA" w:val="en-IN"/>
          <w14:ligatures w14:val="standardContextual"/>
        </w:rPr>
        <w:fldChar w:fldCharType="begin" w:fldLock="1"/>
      </w:r>
      <w:r w:rsidR="0084527E">
        <w:rPr>
          <w:rFonts w:ascii="Times-Roman" w:cs="Times-Roman" w:hAnsi="Times-Roman"/>
          <w:szCs w:val="24"/>
          <w:lang w:bidi="ar-SA" w:val="en-IN"/>
          <w14:ligatures w14:val="standardContextual"/>
        </w:rPr>
        <w:instrText xml:space="preserve">ADDIN CSL_CITATION {"citationItems":[{"id":"ITEM-1","itemData":{"DOI":"10.1080/10408436.2011.606512","ISSN":"1040-8436","author":[{"dropping-particle":"","family":"Li","given":"Yu","non-dropping-particle":"","parse-names":false,"suffix":""},{"dropping-particle":"","family":"Yang","given":"Xiao-Yu","non-dropping-particle":"","parse-names":false,"suffix":""},{"dropping-particle":"","family":"Feng","given":"Yi","non-dropping-particle":"","parse-names":false,"suffix":""},{"dropping-particle":"","family":"Yuan","given":"Zhong-Yong","non-dropping-particle":"","parse-names":false,"suffix":""},{"dropping-particle":"","family":"Su","given":"Bao-Lian","non-dropping-particle":"","parse-names":false,"suffix":""}],"container-title":"Critical Reviews in Solid State and Materials Sciences","id":"ITEM-1","issue":"1","issued":{"date-parts":[["2012","1","1"]]},"note":"doi: 10.1080/10408436.2011.606512","page":"1-74","publisher":"Taylor &amp; Francis","title":"One-Dimensional Metal Oxide Nanotubes, Nanowires, Nanoribbons, and Nanorods: Synthesis, Characterizations, Properties and Applications","type":"article-journal","volume":"37"},"uris":["http://www.mendeley.com/documents/?uuid=65e5c8c1-7a83-499b-aee6-e62785fbc3cd"]},{"id":"ITEM-2","itemData":{"DOI":"https://doi.org/10.1002/1521-3765(20020315)8:6&lt;1260::AID-CHEM1260&gt;3.0.CO;2-Q","ISSN":"0947-6539","abstract":"Abstract Rationally controlled growth of inorganic semiconductor nanowires is important for their applications in nanoscale electronics and photonics. In this article, we discuss the rational growth, physical properties, and integration of nanowires based on the results from the authors' laboratory. The composition, diameter, growth position, and orientation of the nanowires are controlled based on the vapor?solid?liquid (VLS) crystal growth mechanism. The thermal stability and optical properties of these semiconductor nanowires are investigated. Particularly, ZnO nanowires with well-defined end surfaces can function as room-temperature ultraviolet nanolasers. In addition, a novel microfluidic-assisted nanowire integration (MANI) process was developed for the hierarchical assembly of nanowire building blocks into functional devices and systems.","author":[{"dropping-particle":"","family":"Wu","given":"Yiying","non-dropping-particle":"","parse-names":false,"suffix":""},{"dropping-particle":"","family":"Yan","given":"Haoquan","non-dropping-particle":"","parse-names":false,"suffix":""},{"dropping-particle":"","family":"Huang","given":"Michael","non-dropping-particle":"","parse-names":false,"suffix":""},{"dropping-particle":"","family":"Messer","given":"Benjamin","non-dropping-particle":"","parse-names":false,"suffix":""},{"dropping-particle":"","family":"Song","given":"Jae Hee","non-dropping-particle":"","parse-names":false,"suffix":""},{"dropping-particle":"","family":"Yang","given":"Peidong","non-dropping-particle":"","parse-names":false,"suffix":""}],"container-title":"Chemistry – A European Journal","id":"ITEM-2","issue":"6","issued":{"date-parts":[["2002","3","15"]]},"page":"1260-1268","publisher":"John Wiley &amp; Sons, Ltd","title":"Inorganic Semiconductor Nanowires: Rational Growth, Assembly, and Novel Properties","type":"article-journal","volume":"8"},"uris":["http://www.mendeley.com/documents/?uuid=e28889f4-c155-407b-a7f7-de542f82efbc"]},{"id":"ITEM-3","itemData":{"DOI":"10.1038/35051047","ISSN":"1476-4687","abstract":"Nanowires and nanotubes carry charge and excitons efficiently, and are therefore potentially ideal building blocks for nanoscale electronics and optoelectronics1,2. Carbon nanotubes have already been exploited in devices such as field-effect3,4 and single-electron5,6 transistors, but the practical utility of nanotube components for building electronic circuits is limited, as it is not yet possible to selectively grow semiconducting or metallic nanotubes7,8. Here we report the assembly of functional nanoscale devices from indium phosphide nanowires, the electrical properties of which are controlled by selective doping. Gate-voltage-dependent transport measurements demonstrate that the nanowires can be predictably synthesized as either n- or p-type. These doped nanowires function as nanoscale field-effect transistors, and can be assembled into crossed-wire p–n junctions that exhibit rectifying behaviour. Significantly, the p–n junctions emit light strongly and are perhaps the smallest light-emitting diodes that have yet been made. Finally, we show that electric-field-directed assembly can be used to create highly integrated device arrays from nanowire building blocks.","author":[{"dropping-particle":"","family":"Duan","given":"Xiangfeng","non-dropping-particle":"","parse-names":false,"suffix":""},{"dropping-particle":"","family":"Huang","given":"Yu","non-dropping-particle":"","parse-names":false,"suffix":""},{"dropping-particle":"","family":"Cui","given":"Yi","non-dropping-particle":"","parse-names":false,"suffix":""},{"dropping-particle":"","family":"Wang","given":"Jianfang","non-dropping-particle":"","parse-names":false,"suffix":""},{"dropping-particle":"","family":"Lieber","given":"Charles M","non-dropping-particle":"","parse-names":false,"suffix":""}],"container-title":"Nature","id":"ITEM-3","issue":"6816","issued":{"date-parts":[["2001"]]},"page":"66-69","title":"Indium phosphide nanowires as building blocks for nanoscale electronic and optoelectronic devices","type":"article-journal","volume":"409"},"uris":["http://www.mendeley.com/documents/?uuid=50e5c761-d726-4aba-a44e-b2c0b3808c2c"]},{"id":"ITEM-4","itemData":{"DOI":"10.1063/1.371317","ISSN":"0021-8979","abstract":"The field-emission properties of cold cathodes produced using nano-porous anodic aluminum oxide (AAO) templates are reported. Several types of field emitters were fabricated: aligned copper nanowires grown halfway up the parallel nano-pores of the AAO; aligned multiwalled carbon nanotubes grown to the top of the pores; surfaces overgrown with random tangles of carbon nanotubes; and empty AAO templates. Significant field-emission currents (field enhancement values </w:instrText>
      </w:r>
      <w:r w:rsidR="0084527E">
        <w:rPr>
          <w:rFonts w:ascii="Cambria Math" w:cs="Cambria Math" w:hAnsi="Cambria Math"/>
          <w:szCs w:val="24"/>
          <w:lang w:bidi="ar-SA" w:val="en-IN"/>
          <w14:ligatures w14:val="standardContextual"/>
        </w:rPr>
        <w:instrText>∼</w:instrText>
      </w:r>
      <w:r w:rsidR="0084527E">
        <w:rPr>
          <w:rFonts w:ascii="Times-Roman" w:cs="Times-Roman" w:hAnsi="Times-Roman"/>
          <w:szCs w:val="24"/>
          <w:lang w:bidi="ar-SA" w:val="en-IN"/>
          <w14:ligatures w14:val="standardContextual"/>
        </w:rPr>
        <w:instrText xml:space="preserve"> 1800) were obtained at threshold voltages as low as 80 V (corresponding to fields of 3</w:instrText>
      </w:r>
      <w:r w:rsidR="0084527E">
        <w:rPr>
          <w:rFonts w:cs="Times New Roman"/>
          <w:szCs w:val="24"/>
          <w:lang w:bidi="ar-SA" w:val="en-IN"/>
          <w14:ligatures w14:val="standardContextual"/>
        </w:rPr>
        <w:instrText>–</w:instrText>
      </w:r>
      <w:r w:rsidR="0084527E">
        <w:rPr>
          <w:rFonts w:ascii="Times-Roman" w:cs="Times-Roman" w:hAnsi="Times-Roman"/>
          <w:szCs w:val="24"/>
          <w:lang w:bidi="ar-SA" w:val="en-IN"/>
          <w14:ligatures w14:val="standardContextual"/>
        </w:rPr>
        <w:instrText>4 V/</w:instrText>
      </w:r>
      <w:r w:rsidR="0084527E">
        <w:rPr>
          <w:rFonts w:cs="Times New Roman"/>
          <w:szCs w:val="24"/>
          <w:lang w:bidi="ar-SA" w:val="en-IN"/>
          <w14:ligatures w14:val="standardContextual"/>
        </w:rPr>
        <w:instrText>μ</w:instrText>
      </w:r>
      <w:r w:rsidR="0084527E">
        <w:rPr>
          <w:rFonts w:ascii="Times-Roman" w:cs="Times-Roman" w:hAnsi="Times-Roman"/>
          <w:szCs w:val="24"/>
          <w:lang w:bidi="ar-SA" w:val="en-IN"/>
          <w14:ligatures w14:val="standardContextual"/>
        </w:rPr>
        <w:instrText>m) on samples of nanotube tangles. Perfectly aligned carbon nanotubes were less efficient field emitters and had lower field enhancement values. These observations are explained in terms of the mean separation of active tips in the two sets of samples. Empty templates and metal nanowire arrays show lower field enhancements and higher threshold electric fields (40–70 V/μm). In these samples significant field-emission currents are produced at relatively low applied voltages of 110–300 V due to the small inter-electrode separations achieved on depositing a metal grid directly on the surface of the porous template.","author":[{"dropping-particle":"","family":"Davydov","given":"D N","non-dropping-particle":"","parse-names":false,"suffix":""},{"dropping-particle":"","family":"Sattari","given":"P A","non-dropping-particle":"","parse-names":false,"suffix":""},{"dropping-particle":"","family":"AlMawlawi","given":"D","non-dropping-particle":"","parse-names":false,"suffix":""},{"dropping-particle":"","family":"Osika","given":"A","non-dropping-particle":"","parse-names":false,"suffix":""},{"dropping-particle":"","family":"Haslett","given":"T L","non-dropping-particle":"","parse-names":false,"suffix":""},{"dropping-particle":"","family":"Moskovits","given":"M","non-dropping-particle":"","parse-names":false,"suffix":""}],"container-title":"Journal of Applied Physics","id":"ITEM-4","issue":"7","issued":{"date-parts":[["1999","10","1"]]},"page":"3983-3987","title":"Field emitters based on porous aluminum oxide templates","type":"article-journal","volume":"86"},"uris":["http://www.mendeley.com/documents/?uuid=ed97b09e-6ddc-418c-b834-d6b21652e9bb"]},{"id":"ITEM-5","itemData":{"DOI":"10.1038/29954","ISSN":"1476-4687","abstract":"The use of individual molecules as functional electronic devices was first proposed in the 1970s (ref. 1). Since then, molecular electronics2,3 has attracted much interest, particularly because it could lead to conceptually new miniaturization strategies in the electronics and computer industry. The realization of single-molecule devices has remained challenging, largely owing to difficulties in achieving electrical contact to individual molecules. Recent advances in nanotechnology, however, have resulted in electrical measurements on single molecules4,5,6,7. Here we report the fabrication of a field-effect transistor—a three-terminal switching device—that consists of one semiconducting8,9,10 single-wall carbon nanotube11,12 connected to two metal electrodes. By applying a voltage to a gate electrode, the nanotube can be switched from a conducting to an insulating state. We have previously reported5 similar behaviour for a metallic single-wall carbon nanotube operated at extremely low temperatures. The present device, in contrast, operates at room temperature, thereby meeting an important requirement for potential practical applications. Electrical measurements on the nanotube transistor indicate that its operation characteristics can be qualitatively described by the semiclassical band-bending models currently used for traditional semiconductor devices. The fabrication of the three-terminal switching device at the level of a single molecule represents an important step towards molecular electronics.","author":[{"dropping-particle":"","family":"Tans","given":"Sander J","non-dropping-particle":"","parse-names":false,"suffix":""},{"dropping-particle":"","family":"Verschueren","given":"Alwin R M","non-dropping-particle":"","parse-names":false,"suffix":""},{"dropping-particle":"","family":"Dekker","given":"Cees","non-dropping-particle":"","parse-names":false,"suffix":""}],"container-title":"Nature","id":"ITEM-5","issue":"6680","issued":{"date-parts":[["1998"]]},"page":"49-52","title":"Room-temperature transistor based on a single carbon nanotube","type":"article-journal","volume":"393"},"uris":["http://www.mendeley.com/documents/?uuid=9d338100-d3f0-400b-ac12-8162ec82545a"]},{"id":"ITEM-6","itemData":{"author":[{"dropping-particle":"","family":"Panwar","given":"Vishal","non-dropping-particle":"","parse-names":false,"suffix":""},{"dropping-particle":"","family":"Suhail","given":"Atif","non-dropping-particle":"","parse-names":false,"suffix":""},{"dropping-particle":"","family":"Lahiri","given":"Indranil","non-dropping-particle":"","parse-names":false,"suffix":""}],"container-title":"Nanogenerators","id":"ITEM-6","issued":{"date-parts":[["2022"]]},"page":"335-360","publisher":"CRC Press","title":"Large-Scale Applications of Triboelectric, Piezoelectric, and Pyroelectric Nanogenerators","type":"chapter"},"uris":["http://www.mendeley.com/documents/?uuid=c1c057a0-2f89-4fa7-942e-19991d5ac8c4"]}],"mendeley":{"formattedCitation":"(Davydov et al., 1999; Duan et al., 2001; Li et al., 2012; Panwar et al., 2022; Tans et al., 1998; Y. Wu et al., 2002)","plainTextFormattedCitation":"(Davydov et al., 1999; Duan et al., 2001; Li et al., 2012; Panwar et al., 2022; Tans et al., 1998; Y. Wu et al., 2002)","previouslyFormattedCitation":"&lt;sup&gt;10–15&lt;/sup&gt;"},"properties":{"noteIndex":0},"schema":"https://github.com/citation-style-language/schema/raw/master/csl-citation.json"}</w:instrText>
      </w:r>
      <w:r w:rsidR="0090161D">
        <w:rPr>
          <w:rFonts w:ascii="Times-Roman" w:cs="Times-Roman" w:hAnsi="Times-Roman"/>
          <w:szCs w:val="24"/>
          <w:lang w:bidi="ar-SA" w:val="en-IN"/>
          <w14:ligatures w14:val="standardContextual"/>
        </w:rPr>
        <w:fldChar w:fldCharType="separate"/>
      </w:r>
      <w:r w:rsidR="0084527E" w:rsidRPr="0084527E">
        <w:rPr>
          <w:rFonts w:ascii="Times-Roman" w:cs="Times-Roman" w:hAnsi="Times-Roman"/>
          <w:noProof/>
          <w:szCs w:val="24"/>
          <w:lang w:bidi="ar-SA" w:val="en-IN"/>
          <w14:ligatures w14:val="standardContextual"/>
        </w:rPr>
        <w:t>(Davydov et al., 1999; Duan et al., 2001; Li et al., 2012; Panwar et al., 2022; Tans et al., 1998; Y. Wu et al., 2002)</w:t>
      </w:r>
      <w:r w:rsidR="0090161D">
        <w:rPr>
          <w:rFonts w:ascii="Times-Roman" w:cs="Times-Roman" w:hAnsi="Times-Roman"/>
          <w:szCs w:val="24"/>
          <w:lang w:bidi="ar-SA" w:val="en-IN"/>
          <w14:ligatures w14:val="standardContextual"/>
        </w:rPr>
        <w:fldChar w:fldCharType="end"/>
      </w:r>
      <w:r w:rsidR="00C74454">
        <w:rPr>
          <w:rFonts w:ascii="Times-Roman" w:cs="Times-Roman" w:hAnsi="Times-Roman"/>
          <w:szCs w:val="24"/>
          <w:lang w:bidi="ar-SA" w:val="en-IN"/>
          <w14:ligatures w14:val="standardContextual"/>
        </w:rPr>
        <w:t xml:space="preserve"> </w:t>
      </w:r>
      <w:r w:rsidR="00C74454" w:rsidRPr="00C74454">
        <w:rPr>
          <w:rFonts w:ascii="Times-Roman" w:cs="Times-Roman" w:hAnsi="Times-Roman"/>
          <w:szCs w:val="24"/>
          <w:lang w:bidi="ar-SA" w:val="en-IN"/>
          <w14:ligatures w14:val="standardContextual"/>
        </w:rPr>
        <w:t xml:space="preserve">This chapter discusses various physical and chemical properties, their synthesis approach, and their applications </w:t>
      </w:r>
      <w:r w:rsidR="00390C48" w:rsidRPr="00390C48">
        <w:rPr>
          <w:szCs w:val="24"/>
        </w:rPr>
        <w:t>to produce nanostructured materials, which are elaborated upon in the subsequent section.</w:t>
      </w:r>
    </w:p>
    <w:p w14:paraId="22524B1F" w14:textId="7CABF6A2" w:rsidP="00B1414C" w:rsidR="00C74454" w:rsidRDefault="00C74454" w:rsidRPr="00E2477A">
      <w:pPr>
        <w:pStyle w:val="Heading2"/>
        <w:numPr>
          <w:ilvl w:val="0"/>
          <w:numId w:val="5"/>
        </w:numPr>
        <w:spacing w:line="480" w:lineRule="auto"/>
        <w:rPr>
          <w:rFonts w:ascii="Times New Roman" w:cs="Times New Roman" w:hAnsi="Times New Roman"/>
          <w:b/>
          <w:bCs/>
          <w:color w:val="auto"/>
          <w:sz w:val="28"/>
          <w:szCs w:val="28"/>
        </w:rPr>
      </w:pPr>
      <w:r w:rsidRPr="00E2477A">
        <w:rPr>
          <w:rFonts w:ascii="Times New Roman" w:cs="Times New Roman" w:hAnsi="Times New Roman"/>
          <w:b/>
          <w:bCs/>
          <w:color w:val="auto"/>
          <w:sz w:val="28"/>
          <w:szCs w:val="28"/>
        </w:rPr>
        <w:t>Synthesis of nanostructure materials</w:t>
      </w:r>
    </w:p>
    <w:p w14:paraId="72021609" w14:textId="582F0D85" w:rsidP="00B1414C" w:rsidR="0046685A" w:rsidRDefault="0046685A">
      <w:pPr>
        <w:spacing w:line="480" w:lineRule="auto"/>
        <w:rPr>
          <w:rFonts w:cs="Times New Roman"/>
          <w:szCs w:val="24"/>
        </w:rPr>
      </w:pPr>
      <w:r>
        <w:rPr>
          <w:rFonts w:cs="Times New Roman"/>
          <w:szCs w:val="24"/>
        </w:rPr>
        <w:t>There are s</w:t>
      </w:r>
      <w:r w:rsidRPr="0046685A">
        <w:rPr>
          <w:rFonts w:cs="Times New Roman"/>
          <w:szCs w:val="24"/>
        </w:rPr>
        <w:t xml:space="preserve">everal synthesis and processing methods have been established to </w:t>
      </w:r>
      <w:r>
        <w:rPr>
          <w:rFonts w:cs="Times New Roman"/>
          <w:szCs w:val="24"/>
        </w:rPr>
        <w:t>synthesize</w:t>
      </w:r>
      <w:r w:rsidRPr="0046685A">
        <w:rPr>
          <w:rFonts w:cs="Times New Roman"/>
          <w:szCs w:val="24"/>
        </w:rPr>
        <w:t xml:space="preserve"> nanostructured materials, </w:t>
      </w:r>
      <w:r>
        <w:rPr>
          <w:rFonts w:cs="Times New Roman"/>
          <w:szCs w:val="24"/>
        </w:rPr>
        <w:t>emphasizing</w:t>
      </w:r>
      <w:r w:rsidRPr="0046685A">
        <w:rPr>
          <w:rFonts w:cs="Times New Roman"/>
          <w:szCs w:val="24"/>
        </w:rPr>
        <w:t xml:space="preserve"> tailoring them according to the specific material to be produced. This level of customization might be considered more </w:t>
      </w:r>
      <w:r>
        <w:rPr>
          <w:rFonts w:cs="Times New Roman"/>
          <w:szCs w:val="24"/>
        </w:rPr>
        <w:t>limited</w:t>
      </w:r>
      <w:r w:rsidRPr="0046685A">
        <w:rPr>
          <w:rFonts w:cs="Times New Roman"/>
          <w:szCs w:val="24"/>
        </w:rPr>
        <w:t xml:space="preserve"> compared to </w:t>
      </w:r>
      <w:r w:rsidR="00847539">
        <w:rPr>
          <w:rFonts w:cs="Times New Roman"/>
          <w:szCs w:val="24"/>
        </w:rPr>
        <w:t>traditional</w:t>
      </w:r>
      <w:r w:rsidRPr="0046685A">
        <w:rPr>
          <w:rFonts w:cs="Times New Roman"/>
          <w:szCs w:val="24"/>
        </w:rPr>
        <w:t xml:space="preserve"> production methods. </w:t>
      </w:r>
      <w:r w:rsidR="00847539">
        <w:rPr>
          <w:rFonts w:cs="Times New Roman"/>
          <w:szCs w:val="24"/>
        </w:rPr>
        <w:t>In facts</w:t>
      </w:r>
      <w:r w:rsidRPr="0046685A">
        <w:rPr>
          <w:rFonts w:cs="Times New Roman"/>
          <w:szCs w:val="24"/>
        </w:rPr>
        <w:t xml:space="preserve">, the </w:t>
      </w:r>
      <w:r w:rsidR="00847539">
        <w:rPr>
          <w:rFonts w:cs="Times New Roman"/>
          <w:szCs w:val="24"/>
        </w:rPr>
        <w:t>synthesis</w:t>
      </w:r>
      <w:r w:rsidRPr="0046685A">
        <w:rPr>
          <w:rFonts w:cs="Times New Roman"/>
          <w:szCs w:val="24"/>
        </w:rPr>
        <w:t xml:space="preserve"> of nanostructured materials can be categorized into two primary strategies</w:t>
      </w:r>
      <w:r>
        <w:rPr>
          <w:rFonts w:cs="Times New Roman"/>
          <w:szCs w:val="24"/>
        </w:rPr>
        <w:t>: (i) the</w:t>
      </w:r>
      <w:r w:rsidRPr="0046685A">
        <w:rPr>
          <w:rFonts w:cs="Times New Roman"/>
          <w:szCs w:val="24"/>
        </w:rPr>
        <w:t xml:space="preserve"> </w:t>
      </w:r>
      <w:r w:rsidR="00847539">
        <w:rPr>
          <w:rFonts w:cs="Times New Roman"/>
          <w:szCs w:val="24"/>
        </w:rPr>
        <w:t xml:space="preserve">first one is </w:t>
      </w:r>
      <w:r w:rsidRPr="0046685A">
        <w:rPr>
          <w:rFonts w:cs="Times New Roman"/>
          <w:szCs w:val="24"/>
        </w:rPr>
        <w:t xml:space="preserve">"bottom-up" and </w:t>
      </w:r>
      <w:r>
        <w:rPr>
          <w:rFonts w:cs="Times New Roman"/>
          <w:szCs w:val="24"/>
        </w:rPr>
        <w:t>(ii) the</w:t>
      </w:r>
      <w:r w:rsidR="00847539">
        <w:rPr>
          <w:rFonts w:cs="Times New Roman"/>
          <w:szCs w:val="24"/>
        </w:rPr>
        <w:t xml:space="preserve"> second one is</w:t>
      </w:r>
      <w:r>
        <w:rPr>
          <w:rFonts w:cs="Times New Roman"/>
          <w:szCs w:val="24"/>
        </w:rPr>
        <w:t xml:space="preserve"> </w:t>
      </w:r>
      <w:r w:rsidRPr="0046685A">
        <w:rPr>
          <w:rFonts w:cs="Times New Roman"/>
          <w:szCs w:val="24"/>
        </w:rPr>
        <w:t xml:space="preserve">"top-down" </w:t>
      </w:r>
      <w:r w:rsidR="00847539">
        <w:rPr>
          <w:rFonts w:cs="Times New Roman"/>
          <w:szCs w:val="24"/>
        </w:rPr>
        <w:t>methods</w:t>
      </w:r>
      <w:r w:rsidRPr="0046685A">
        <w:rPr>
          <w:rFonts w:cs="Times New Roman"/>
          <w:szCs w:val="24"/>
        </w:rPr>
        <w:t>.</w:t>
      </w:r>
      <w:r w:rsidR="005B190D">
        <w:rPr>
          <w:rFonts w:cs="Times New Roman"/>
          <w:szCs w:val="24"/>
        </w:rPr>
        <w:fldChar w:fldCharType="begin" w:fldLock="1"/>
      </w:r>
      <w:r w:rsidR="0084527E">
        <w:rPr>
          <w:rFonts w:cs="Times New Roman"/>
          <w:szCs w:val="24"/>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id":"ITEM-2","itemData":{"DOI":"10.1039/C3CS60113G","ISSN":"0306-0012","abstract":"In fabricating materials at the nanometer scale, nanotechnologists typically employ two general strategies: bottom-up and top-down. While the bottom-up approach constructs nanomaterials from basic building blocks like atoms or molecules, the top-down approach produces nanostructures by deconstructing larger materials with the use of lithographic tools (i.e., physical top-down) or through chemical-based processes (i.e., chemical top-down). This tutorial review summarizes the various top-down nanofabrication methods, with great emphasis on the chemical routes that can generate nanoporous materials and ordered arrays of nanostructures with three-dimensional features. The chemical top-down routes that are discussed in detail include (1) templated etching, (2) selective dealloying, (3) anisotropic dissolution, and (4) thermal decomposition. These emerging nanofabrication tools open up new avenues in the creation of functional nanostructures with a wide array of promising applications.","author":[{"dropping-particle":"","family":"Yu","given":"Hai-Dong","non-dropping-particle":"","parse-names":false,"suffix":""},{"dropping-particle":"","family":"Regulacio","given":"Michelle D","non-dropping-particle":"","parse-names":false,"suffix":""},{"dropping-particle":"","family":"Ye","given":"Enyi","non-dropping-particle":"","parse-names":false,"suffix":""},{"dropping-particle":"","family":"Han","given":"Ming-Yong","non-dropping-particle":"","parse-names":false,"suffix":""}],"container-title":"Chemical Society Reviews","id":"ITEM-2","issue":"14","issued":{"date-parts":[["2013"]]},"page":"6006-6018","publisher":"The Royal Society of Chemistry","title":"Chemical routes to top-down nanofabrication","type":"article-journal","volume":"42"},"uris":["http://www.mendeley.com/documents/?uuid=9b05af74-3251-48da-b736-ab7cb07c78f4"]}],"mendeley":{"formattedCitation":"(Noah, 2020; Yu et al., 2013)","plainTextFormattedCitation":"(Noah, 2020; Yu et al., 2013)","previouslyFormattedCitation":"&lt;sup&gt;16,17&lt;/sup&gt;"},"properties":{"noteIndex":0},"schema":"https://github.com/citation-style-language/schema/raw/master/csl-citation.json"}</w:instrText>
      </w:r>
      <w:r w:rsidR="005B190D">
        <w:rPr>
          <w:rFonts w:cs="Times New Roman"/>
          <w:szCs w:val="24"/>
        </w:rPr>
        <w:fldChar w:fldCharType="separate"/>
      </w:r>
      <w:r w:rsidR="0084527E" w:rsidRPr="0084527E">
        <w:rPr>
          <w:rFonts w:cs="Times New Roman"/>
          <w:noProof/>
          <w:szCs w:val="24"/>
        </w:rPr>
        <w:t>(Noah, 2020; Yu et al., 2013)</w:t>
      </w:r>
      <w:r w:rsidR="005B190D">
        <w:rPr>
          <w:rFonts w:cs="Times New Roman"/>
          <w:szCs w:val="24"/>
        </w:rPr>
        <w:fldChar w:fldCharType="end"/>
      </w:r>
      <w:r w:rsidRPr="0046685A">
        <w:rPr>
          <w:rFonts w:cs="Times New Roman"/>
          <w:szCs w:val="24"/>
        </w:rPr>
        <w:t xml:space="preserve"> These strategies differ in terms of the processes employed for constructing the nanostructures</w:t>
      </w:r>
      <w:r w:rsidR="00847539">
        <w:rPr>
          <w:rFonts w:cs="Times New Roman"/>
          <w:szCs w:val="24"/>
        </w:rPr>
        <w:t xml:space="preserve"> materials</w:t>
      </w:r>
      <w:r w:rsidRPr="0046685A">
        <w:rPr>
          <w:rFonts w:cs="Times New Roman"/>
          <w:szCs w:val="24"/>
        </w:rPr>
        <w:t>. In the bottom-up approach, small units are assembled to form the final structure, whereas</w:t>
      </w:r>
      <w:r>
        <w:rPr>
          <w:rFonts w:cs="Times New Roman"/>
          <w:szCs w:val="24"/>
        </w:rPr>
        <w:t>,</w:t>
      </w:r>
      <w:r w:rsidRPr="0046685A">
        <w:rPr>
          <w:rFonts w:cs="Times New Roman"/>
          <w:szCs w:val="24"/>
        </w:rPr>
        <w:t xml:space="preserve"> in the top-down </w:t>
      </w:r>
      <w:r w:rsidR="00847539">
        <w:rPr>
          <w:rFonts w:cs="Times New Roman"/>
          <w:szCs w:val="24"/>
        </w:rPr>
        <w:t>strategies</w:t>
      </w:r>
      <w:r w:rsidRPr="0046685A">
        <w:rPr>
          <w:rFonts w:cs="Times New Roman"/>
          <w:szCs w:val="24"/>
        </w:rPr>
        <w:t xml:space="preserve">, larger units are reduced in size to achieve the desired structure, as depicted in Figure </w:t>
      </w:r>
      <w:r w:rsidR="00B21026">
        <w:rPr>
          <w:rFonts w:cs="Times New Roman"/>
          <w:szCs w:val="24"/>
        </w:rPr>
        <w:t>1</w:t>
      </w:r>
      <w:r w:rsidRPr="0046685A">
        <w:rPr>
          <w:rFonts w:cs="Times New Roman"/>
          <w:szCs w:val="24"/>
        </w:rPr>
        <w:t xml:space="preserve">. While the top-down </w:t>
      </w:r>
      <w:r w:rsidR="00847539">
        <w:rPr>
          <w:rFonts w:cs="Times New Roman"/>
          <w:szCs w:val="24"/>
        </w:rPr>
        <w:t>strategies</w:t>
      </w:r>
      <w:r w:rsidRPr="0046685A">
        <w:rPr>
          <w:rFonts w:cs="Times New Roman"/>
          <w:szCs w:val="24"/>
        </w:rPr>
        <w:t xml:space="preserve"> encompasses a few feasible </w:t>
      </w:r>
      <w:r w:rsidR="00847539">
        <w:rPr>
          <w:rFonts w:cs="Times New Roman"/>
          <w:szCs w:val="24"/>
        </w:rPr>
        <w:t>synthesis</w:t>
      </w:r>
      <w:r w:rsidRPr="0046685A">
        <w:rPr>
          <w:rFonts w:cs="Times New Roman"/>
          <w:szCs w:val="24"/>
        </w:rPr>
        <w:t xml:space="preserve"> techniques that draw from experiences and technologies developed in other industries, numerous </w:t>
      </w:r>
      <w:r w:rsidR="00847539">
        <w:rPr>
          <w:rFonts w:cs="Times New Roman"/>
          <w:szCs w:val="24"/>
        </w:rPr>
        <w:t>synthesis</w:t>
      </w:r>
      <w:r w:rsidRPr="0046685A">
        <w:rPr>
          <w:rFonts w:cs="Times New Roman"/>
          <w:szCs w:val="24"/>
        </w:rPr>
        <w:t xml:space="preserve"> methods utilize the bottom-up </w:t>
      </w:r>
      <w:r w:rsidR="00847539">
        <w:rPr>
          <w:rFonts w:cs="Times New Roman"/>
          <w:szCs w:val="24"/>
        </w:rPr>
        <w:t>strategies</w:t>
      </w:r>
      <w:r w:rsidRPr="0046685A">
        <w:rPr>
          <w:rFonts w:cs="Times New Roman"/>
          <w:szCs w:val="24"/>
        </w:rPr>
        <w:t>. In this method, nanoparticles or clusters serve as building blocks, initially prepared through suitable techniques, which are then organized into composites, coatings, layers, or consolidated into bulk materials under precisely controlled conditions.</w:t>
      </w:r>
      <w:r w:rsidR="001360EA">
        <w:rPr>
          <w:rFonts w:cs="Times New Roman"/>
          <w:szCs w:val="24"/>
        </w:rPr>
        <w:fldChar w:fldCharType="begin" w:fldLock="1"/>
      </w:r>
      <w:r w:rsidR="0084527E">
        <w:rPr>
          <w:rFonts w:cs="Times New Roman"/>
          <w:szCs w:val="24"/>
        </w:rPr>
        <w:instrText>ADDIN CSL_CITATION {"citationItems":[{"id":"ITEM-1","itemData":{"ISBN":"1947-5918","author":[{"dropping-particle":"","family":"Yadav","given":"Anuja A","non-dropping-particle":"","parse-names":false,"suffix":""},{"dropping-particle":"","family":"Hunge","given":"Yuvaraj M","non-dropping-particle":"","parse-names":false,"suffix":""},{"dropping-particle":"","family":"Kang","given":"Seok-Won","non-dropping-particle":"","parse-names":false,"suffix":""}],"container-title":"Noble Metal-Free Electrocatalysts: Fundamentals and Recent Advances in Electrocatalysts for Energy Applications. Volume 1","id":"ITEM-1","issued":{"date-parts":[["2022"]]},"page":"31-51","publisher":"ACS Publications","title":"Methods to Synthesize Nanostructured Materials for Electrocatalytic Activities","type":"chapter"},"uris":["http://www.mendeley.com/documents/?uuid=2ab0e06f-e209-4675-a20b-c39ee2136a2f"]}],"mendeley":{"formattedCitation":"(Yadav et al., 2022)","plainTextFormattedCitation":"(Yadav et al., 2022)","previouslyFormattedCitation":"&lt;sup&gt;18&lt;/sup&gt;"},"properties":{"noteIndex":0},"schema":"https://github.com/citation-style-language/schema/raw/master/csl-citation.json"}</w:instrText>
      </w:r>
      <w:r w:rsidR="001360EA">
        <w:rPr>
          <w:rFonts w:cs="Times New Roman"/>
          <w:szCs w:val="24"/>
        </w:rPr>
        <w:fldChar w:fldCharType="separate"/>
      </w:r>
      <w:r w:rsidR="0084527E" w:rsidRPr="0084527E">
        <w:rPr>
          <w:rFonts w:cs="Times New Roman"/>
          <w:noProof/>
          <w:szCs w:val="24"/>
        </w:rPr>
        <w:t xml:space="preserve">(Yadav et al., </w:t>
      </w:r>
      <w:r w:rsidR="0084527E" w:rsidRPr="0084527E">
        <w:rPr>
          <w:rFonts w:cs="Times New Roman"/>
          <w:noProof/>
          <w:szCs w:val="24"/>
        </w:rPr>
        <w:lastRenderedPageBreak/>
        <w:t>2022)</w:t>
      </w:r>
      <w:r w:rsidR="001360EA">
        <w:rPr>
          <w:rFonts w:cs="Times New Roman"/>
          <w:szCs w:val="24"/>
        </w:rPr>
        <w:fldChar w:fldCharType="end"/>
      </w:r>
      <w:r w:rsidRPr="0046685A">
        <w:rPr>
          <w:rFonts w:cs="Times New Roman"/>
          <w:szCs w:val="24"/>
        </w:rPr>
        <w:t xml:space="preserve"> The fabrication of nanostructured materials can also involve a hybrid of these two approaches, which will be </w:t>
      </w:r>
      <w:r w:rsidR="00B21026">
        <w:rPr>
          <w:rFonts w:cs="Times New Roman"/>
          <w:szCs w:val="24"/>
        </w:rPr>
        <w:t xml:space="preserve">discussed further. </w:t>
      </w:r>
    </w:p>
    <w:p w14:paraId="3A8363ED" w14:textId="7BE1CBCE" w:rsidP="00B1414C" w:rsidR="00D45759" w:rsidRDefault="00B21026" w:rsidRPr="00A01A90">
      <w:pPr>
        <w:autoSpaceDE w:val="0"/>
        <w:autoSpaceDN w:val="0"/>
        <w:adjustRightInd w:val="0"/>
        <w:spacing w:after="0" w:line="480" w:lineRule="auto"/>
        <w:rPr>
          <w:rFonts w:cs="Times New Roman"/>
          <w:color w:val="131413"/>
          <w:szCs w:val="24"/>
          <w:lang w:bidi="ar-SA" w:val="en-IN"/>
          <w14:ligatures w14:val="standardContextual"/>
        </w:rPr>
      </w:pPr>
      <w:r w:rsidRPr="00B21026">
        <w:rPr>
          <w:rFonts w:cs="Times New Roman"/>
          <w:color w:val="131413"/>
          <w:szCs w:val="24"/>
          <w:lang w:bidi="ar-SA" w:val="en-IN"/>
          <w14:ligatures w14:val="standardContextual"/>
        </w:rPr>
        <w:t>The top-down approach typically involves the disassembly of larger materials through a sequence of physical and chemical procedures.</w:t>
      </w:r>
      <w:r w:rsidR="001360EA">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BN":"1441982515","author":[{"dropping-particle":"","family":"Venkatesan","given":"Bala Murali","non-dropping-particle":"","parse-names":false,"suffix":""},{"dropping-particle":"","family":"Bashir","given":"Rashid","non-dropping-particle":"","parse-names":false,"suffix":""}],"id":"ITEM-1","issued":{"date-parts":[["2011"]]},"publisher":"Springer","title":"Solid-state nanopore sensors for nucleic acid analysis","type":"book"},"uris":["http://www.mendeley.com/documents/?uuid=a255e4fd-1ce8-478e-91b6-22948e37850e"]}],"mendeley":{"formattedCitation":"(Venkatesan et al., 2011)","plainTextFormattedCitation":"(Venkatesan et al., 2011)","previouslyFormattedCitation":"&lt;sup&gt;19&lt;/sup&gt;"},"properties":{"noteIndex":0},"schema":"https://github.com/citation-style-language/schema/raw/master/csl-citation.json"}</w:instrText>
      </w:r>
      <w:r w:rsidR="001360EA">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Venkatesan et al., 2011)</w:t>
      </w:r>
      <w:r w:rsidR="001360EA">
        <w:rPr>
          <w:rFonts w:cs="Times New Roman"/>
          <w:color w:val="131413"/>
          <w:szCs w:val="24"/>
          <w:lang w:bidi="ar-SA" w:val="en-IN"/>
          <w14:ligatures w14:val="standardContextual"/>
        </w:rPr>
        <w:fldChar w:fldCharType="end"/>
      </w:r>
      <w:r w:rsidRPr="00B21026">
        <w:rPr>
          <w:rFonts w:cs="Times New Roman"/>
          <w:color w:val="131413"/>
          <w:szCs w:val="24"/>
          <w:lang w:bidi="ar-SA" w:val="en-IN"/>
          <w14:ligatures w14:val="standardContextual"/>
        </w:rPr>
        <w:t xml:space="preserve"> In the physical top-down approach, photons, electrons, and ions are utilized, whereas the chemical top-down strategy primarily relies on chemical reactions triggered by chemical etchants or the application of heat.</w:t>
      </w:r>
      <w:r w:rsidR="005B190D">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DOI":"10.1039/C3CS60113G","ISSN":"0306-0012","abstract":"In fabricating materials at the nanometer scale, nanotechnologists typically employ two general strategies: bottom-up and top-down. While the bottom-up approach constructs nanomaterials from basic building blocks like atoms or molecules, the top-down approach produces nanostructures by deconstructing larger materials with the use of lithographic tools (i.e., physical top-down) or through chemical-based processes (i.e., chemical top-down). This tutorial review summarizes the various top-down nanofabrication methods, with great emphasis on the chemical routes that can generate nanoporous materials and ordered arrays of nanostructures with three-dimensional features. The chemical top-down routes that are discussed in detail include (1) templated etching, (2) selective dealloying, (3) anisotropic dissolution, and (4) thermal decomposition. These emerging nanofabrication tools open up new avenues in the creation of functional nanostructures with a wide array of promising applications.","author":[{"dropping-particle":"","family":"Yu","given":"Hai-Dong","non-dropping-particle":"","parse-names":false,"suffix":""},{"dropping-particle":"","family":"Regulacio","given":"Michelle D","non-dropping-particle":"","parse-names":false,"suffix":""},{"dropping-particle":"","family":"Ye","given":"Enyi","non-dropping-particle":"","parse-names":false,"suffix":""},{"dropping-particle":"","family":"Han","given":"Ming-Yong","non-dropping-particle":"","parse-names":false,"suffix":""}],"container-title":"Chemical Society Reviews","id":"ITEM-1","issue":"14","issued":{"date-parts":[["2013"]]},"page":"6006-6018","publisher":"The Royal Society of Chemistry","title":"Chemical routes to top-down nanofabrication","type":"article-journal","volume":"42"},"uris":["http://www.mendeley.com/documents/?uuid=9b05af74-3251-48da-b736-ab7cb07c78f4"]}],"mendeley":{"formattedCitation":"(Yu et al., 2013)","plainTextFormattedCitation":"(Yu et al., 2013)","previouslyFormattedCitation":"&lt;sup&gt;17&lt;/sup&gt;"},"properties":{"noteIndex":0},"schema":"https://github.com/citation-style-language/schema/raw/master/csl-citation.json"}</w:instrText>
      </w:r>
      <w:r w:rsidR="005B190D">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Yu et al., 2013)</w:t>
      </w:r>
      <w:r w:rsidR="005B190D">
        <w:rPr>
          <w:rFonts w:cs="Times New Roman"/>
          <w:color w:val="131413"/>
          <w:szCs w:val="24"/>
          <w:lang w:bidi="ar-SA" w:val="en-IN"/>
          <w14:ligatures w14:val="standardContextual"/>
        </w:rPr>
        <w:fldChar w:fldCharType="end"/>
      </w:r>
      <w:r w:rsidRPr="00B21026">
        <w:rPr>
          <w:rFonts w:cs="Times New Roman"/>
          <w:color w:val="131413"/>
          <w:szCs w:val="24"/>
          <w:lang w:bidi="ar-SA" w:val="en-IN"/>
          <w14:ligatures w14:val="standardContextual"/>
        </w:rPr>
        <w:t xml:space="preserve"> This approach finds utility in creating </w:t>
      </w:r>
      <w:r>
        <w:rPr>
          <w:rFonts w:cs="Times New Roman"/>
          <w:color w:val="131413"/>
          <w:szCs w:val="24"/>
          <w:lang w:bidi="ar-SA" w:val="en-IN"/>
          <w14:ligatures w14:val="standardContextual"/>
        </w:rPr>
        <w:t xml:space="preserve">diverse </w:t>
      </w:r>
      <w:r w:rsidRPr="00B21026">
        <w:rPr>
          <w:rFonts w:cs="Times New Roman"/>
          <w:color w:val="131413"/>
          <w:szCs w:val="24"/>
          <w:lang w:bidi="ar-SA" w:val="en-IN"/>
          <w14:ligatures w14:val="standardContextual"/>
        </w:rPr>
        <w:t xml:space="preserve">devices distinguished by their reliability and integrity. Consequently, it is frequently employed in the semiconductor device industry. Innovative structures like nanowires, which </w:t>
      </w:r>
      <w:r w:rsidR="00D45759">
        <w:rPr>
          <w:rFonts w:cs="Times New Roman"/>
          <w:color w:val="131413"/>
          <w:szCs w:val="24"/>
          <w:lang w:bidi="ar-SA" w:val="en-IN"/>
          <w14:ligatures w14:val="standardContextual"/>
        </w:rPr>
        <w:t>can detect biological samples without</w:t>
      </w:r>
      <w:r w:rsidRPr="00B21026">
        <w:rPr>
          <w:rFonts w:cs="Times New Roman"/>
          <w:color w:val="131413"/>
          <w:szCs w:val="24"/>
          <w:lang w:bidi="ar-SA" w:val="en-IN"/>
          <w14:ligatures w14:val="standardContextual"/>
        </w:rPr>
        <w:t xml:space="preserve"> labeling, have been successfully produced using this methodology.</w:t>
      </w:r>
      <w:r w:rsidR="001360EA">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mendeley":{"formattedCitation":"(Bellah et al., 2012)","plainTextFormattedCitation":"(Bellah et al., 2012)","previouslyFormattedCitation":"&lt;sup&gt;20&lt;/sup&gt;"},"properties":{"noteIndex":0},"schema":"https://github.com/citation-style-language/schema/raw/master/csl-citation.json"}</w:instrText>
      </w:r>
      <w:r w:rsidR="001360EA">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Bellah et al., 2012)</w:t>
      </w:r>
      <w:r w:rsidR="001360EA">
        <w:rPr>
          <w:rFonts w:cs="Times New Roman"/>
          <w:color w:val="131413"/>
          <w:szCs w:val="24"/>
          <w:lang w:bidi="ar-SA" w:val="en-IN"/>
          <w14:ligatures w14:val="standardContextual"/>
        </w:rPr>
        <w:fldChar w:fldCharType="end"/>
      </w:r>
      <w:r w:rsidRPr="00B21026">
        <w:rPr>
          <w:rFonts w:cs="Times New Roman"/>
          <w:color w:val="131413"/>
          <w:szCs w:val="24"/>
          <w:lang w:bidi="ar-SA" w:val="en-IN"/>
          <w14:ligatures w14:val="standardContextual"/>
        </w:rPr>
        <w:t xml:space="preserve"> Similarly, nanopores, employed for </w:t>
      </w:r>
      <w:r>
        <w:rPr>
          <w:rFonts w:cs="Times New Roman"/>
          <w:color w:val="131413"/>
          <w:szCs w:val="24"/>
          <w:lang w:bidi="ar-SA" w:val="en-IN"/>
          <w14:ligatures w14:val="standardContextual"/>
        </w:rPr>
        <w:t>detecting and measuring</w:t>
      </w:r>
      <w:r w:rsidRPr="00B21026">
        <w:rPr>
          <w:rFonts w:cs="Times New Roman"/>
          <w:color w:val="131413"/>
          <w:szCs w:val="24"/>
          <w:lang w:bidi="ar-SA" w:val="en-IN"/>
          <w14:ligatures w14:val="standardContextual"/>
        </w:rPr>
        <w:t xml:space="preserve"> biophysical attributes of molecules like DNA, proteins, and others as they pass through the pores, have also been crafted using the top-down approach.</w:t>
      </w:r>
      <w:r w:rsidR="001360EA">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0028-0836","author":[{"dropping-particle":"","family":"Stern","given":"Eric","non-dropping-particle":"","parse-names":false,"suffix":""},{"dropping-particle":"","family":"Klemic","given":"James F","non-dropping-particle":"","parse-names":false,"suffix":""},{"dropping-particle":"","family":"Routenberg","given":"David A","non-dropping-particle":"","parse-names":false,"suffix":""},{"dropping-particle":"","family":"Wyrembak","given":"Pauline N","non-dropping-particle":"","parse-names":false,"suffix":""},{"dropping-particle":"","family":"Turner-Evans","given":"Daniel B","non-dropping-particle":"","parse-names":false,"suffix":""},{"dropping-particle":"","family":"Hamilton","given":"Andrew D","non-dropping-particle":"","parse-names":false,"suffix":""},{"dropping-particle":"","family":"LaVan","given":"David A","non-dropping-particle":"","parse-names":false,"suffix":""},{"dropping-particle":"","family":"Fahmy","given":"Tarek M","non-dropping-particle":"","parse-names":false,"suffix":""},{"dropping-particle":"","family":"Reed","given":"Mark A","non-dropping-particle":"","parse-names":false,"suffix":""}],"container-title":"Nature","id":"ITEM-1","issue":"7127","issued":{"date-parts":[["2007"]]},"page":"519-522","publisher":"Nature Publishing Group UK London","title":"Label-free immunodetection with CMOS-compatible semiconducting nanowires","type":"article-journal","volume":"445"},"uris":["http://www.mendeley.com/documents/?uuid=0169c038-d649-42c9-8d12-9686319b1c0c"]}],"mendeley":{"formattedCitation":"(Stern et al., 2007)","plainTextFormattedCitation":"(Stern et al., 2007)","previouslyFormattedCitation":"&lt;sup&gt;21&lt;/sup&gt;"},"properties":{"noteIndex":0},"schema":"https://github.com/citation-style-language/schema/raw/master/csl-citation.json"}</w:instrText>
      </w:r>
      <w:r w:rsidR="001360EA">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Stern et al., 2007)</w:t>
      </w:r>
      <w:r w:rsidR="001360EA">
        <w:rPr>
          <w:rFonts w:cs="Times New Roman"/>
          <w:color w:val="131413"/>
          <w:szCs w:val="24"/>
          <w:lang w:bidi="ar-SA" w:val="en-IN"/>
          <w14:ligatures w14:val="standardContextual"/>
        </w:rPr>
        <w:fldChar w:fldCharType="end"/>
      </w:r>
      <w:r w:rsidRPr="00B21026">
        <w:rPr>
          <w:rFonts w:cs="Times New Roman"/>
          <w:color w:val="131413"/>
          <w:szCs w:val="24"/>
          <w:lang w:bidi="ar-SA" w:val="en-IN"/>
          <w14:ligatures w14:val="standardContextual"/>
        </w:rPr>
        <w:t xml:space="preserve"> The fundamental fabrication </w:t>
      </w:r>
      <w:r w:rsidR="00D45759">
        <w:rPr>
          <w:rFonts w:cs="Times New Roman"/>
          <w:color w:val="131413"/>
          <w:szCs w:val="24"/>
          <w:lang w:bidi="ar-SA" w:val="en-IN"/>
          <w14:ligatures w14:val="standardContextual"/>
        </w:rPr>
        <w:t>process</w:t>
      </w:r>
      <w:r w:rsidRPr="00B21026">
        <w:rPr>
          <w:rFonts w:cs="Times New Roman"/>
          <w:color w:val="131413"/>
          <w:szCs w:val="24"/>
          <w:lang w:bidi="ar-SA" w:val="en-IN"/>
          <w14:ligatures w14:val="standardContextual"/>
        </w:rPr>
        <w:t xml:space="preserve"> in the top-down approach </w:t>
      </w:r>
      <w:r w:rsidR="00D45759">
        <w:rPr>
          <w:rFonts w:cs="Times New Roman"/>
          <w:color w:val="131413"/>
          <w:szCs w:val="24"/>
          <w:lang w:bidi="ar-SA" w:val="en-IN"/>
          <w14:ligatures w14:val="standardContextual"/>
        </w:rPr>
        <w:t>encompasses</w:t>
      </w:r>
      <w:r w:rsidRPr="00B21026">
        <w:rPr>
          <w:rFonts w:cs="Times New Roman"/>
          <w:color w:val="131413"/>
          <w:szCs w:val="24"/>
          <w:lang w:bidi="ar-SA" w:val="en-IN"/>
          <w14:ligatures w14:val="standardContextual"/>
        </w:rPr>
        <w:t xml:space="preserve"> lithography, laser ablation,</w:t>
      </w:r>
      <w:r w:rsidR="00D45759">
        <w:rPr>
          <w:rFonts w:cs="Times New Roman"/>
          <w:color w:val="131413"/>
          <w:szCs w:val="24"/>
          <w:lang w:bidi="ar-SA" w:val="en-IN"/>
          <w14:ligatures w14:val="standardContextual"/>
        </w:rPr>
        <w:t xml:space="preserve"> </w:t>
      </w:r>
      <w:r w:rsidRPr="00B21026">
        <w:rPr>
          <w:rFonts w:cs="Times New Roman"/>
          <w:color w:val="131413"/>
          <w:szCs w:val="24"/>
          <w:lang w:bidi="ar-SA" w:val="en-IN"/>
          <w14:ligatures w14:val="standardContextual"/>
        </w:rPr>
        <w:t>chemical etching, milling processes, and thermal decomposition.</w:t>
      </w:r>
      <w:r w:rsidR="001360EA">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mendeley":{"formattedCitation":"(Noah, 2020)","plainTextFormattedCitation":"(Noah, 2020)","previouslyFormattedCitation":"&lt;sup&gt;16&lt;/sup&gt;"},"properties":{"noteIndex":0},"schema":"https://github.com/citation-style-language/schema/raw/master/csl-citation.json"}</w:instrText>
      </w:r>
      <w:r w:rsidR="001360EA">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Noah, 2020)</w:t>
      </w:r>
      <w:r w:rsidR="001360EA">
        <w:rPr>
          <w:rFonts w:cs="Times New Roman"/>
          <w:color w:val="131413"/>
          <w:szCs w:val="24"/>
          <w:lang w:bidi="ar-SA" w:val="en-IN"/>
          <w14:ligatures w14:val="standardContextual"/>
        </w:rPr>
        <w:fldChar w:fldCharType="end"/>
      </w:r>
      <w:r w:rsidRPr="00B21026">
        <w:rPr>
          <w:rFonts w:cs="Times New Roman"/>
          <w:color w:val="131413"/>
          <w:szCs w:val="24"/>
          <w:lang w:bidi="ar-SA" w:val="en-IN"/>
          <w14:ligatures w14:val="standardContextual"/>
        </w:rPr>
        <w:t xml:space="preserve"> </w:t>
      </w:r>
    </w:p>
    <w:p w14:paraId="4438395C" w14:textId="6E382C4F" w:rsidP="00B1414C" w:rsidR="009D4121" w:rsidRDefault="00D45759" w:rsidRPr="00B1414C">
      <w:pPr>
        <w:spacing w:after="160" w:line="480" w:lineRule="auto"/>
        <w:rPr>
          <w:rFonts w:cs="Times New Roman"/>
          <w:szCs w:val="24"/>
        </w:rPr>
      </w:pPr>
      <w:r>
        <w:rPr>
          <w:rFonts w:cs="Times New Roman"/>
          <w:szCs w:val="24"/>
        </w:rPr>
        <w:t>In th</w:t>
      </w:r>
      <w:r w:rsidRPr="00D45759">
        <w:rPr>
          <w:rFonts w:cs="Times New Roman"/>
          <w:szCs w:val="24"/>
        </w:rPr>
        <w:t>e bottom-up approach</w:t>
      </w:r>
      <w:r>
        <w:rPr>
          <w:rFonts w:cs="Times New Roman"/>
          <w:szCs w:val="24"/>
        </w:rPr>
        <w:t>,</w:t>
      </w:r>
      <w:r w:rsidRPr="00D45759">
        <w:rPr>
          <w:rFonts w:cs="Times New Roman"/>
          <w:szCs w:val="24"/>
        </w:rPr>
        <w:t xml:space="preserve"> the organization of fundamental building blocks, comprising atoms or molecules, into arrays of nanostructures through attractive forces.</w:t>
      </w:r>
      <w:r w:rsidR="001F4266">
        <w:rPr>
          <w:rFonts w:cs="Times New Roman"/>
          <w:szCs w:val="24"/>
        </w:rPr>
        <w:fldChar w:fldCharType="begin" w:fldLock="1"/>
      </w:r>
      <w:r w:rsidR="0084527E">
        <w:rPr>
          <w:rFonts w:cs="Times New Roman"/>
          <w:szCs w:val="24"/>
        </w:rPr>
        <w:instrText>ADDIN CSL_CITATION {"citationItems":[{"id":"ITEM-1","itemData":{"ISSN":"0128017082","author":[{"dropping-particle":"","family":"Liu","given":"Jingbo Louise","non-dropping-particle":"","parse-names":false,"suffix":""},{"dropping-particle":"","family":"Bashir","given":"Sajid","non-dropping-particle":"","parse-names":false,"suffix":""}],"id":"ITEM-1","issued":{"date-parts":[["2015"]]},"publisher":"Elsevier","title":"Advanced nanomaterials and their applications in renewable energy","type":"article-journal"},"uris":["http://www.mendeley.com/documents/?uuid=ad4e9051-cf14-48c2-923f-bedc037c4315"]}],"mendeley":{"formattedCitation":"(J. L. Liu et al., 2015)","plainTextFormattedCitation":"(J. L. Liu et al., 2015)","previouslyFormattedCitation":"&lt;sup&gt;22&lt;/sup&gt;"},"properties":{"noteIndex":0},"schema":"https://github.com/citation-style-language/schema/raw/master/csl-citation.json"}</w:instrText>
      </w:r>
      <w:r w:rsidR="001F4266">
        <w:rPr>
          <w:rFonts w:cs="Times New Roman"/>
          <w:szCs w:val="24"/>
        </w:rPr>
        <w:fldChar w:fldCharType="separate"/>
      </w:r>
      <w:r w:rsidR="0084527E" w:rsidRPr="0084527E">
        <w:rPr>
          <w:rFonts w:cs="Times New Roman"/>
          <w:noProof/>
          <w:szCs w:val="24"/>
        </w:rPr>
        <w:t>(J. L. Liu et al., 2015)</w:t>
      </w:r>
      <w:r w:rsidR="001F4266">
        <w:rPr>
          <w:rFonts w:cs="Times New Roman"/>
          <w:szCs w:val="24"/>
        </w:rPr>
        <w:fldChar w:fldCharType="end"/>
      </w:r>
      <w:r w:rsidRPr="00D45759">
        <w:rPr>
          <w:rFonts w:cs="Times New Roman"/>
          <w:szCs w:val="24"/>
        </w:rPr>
        <w:t xml:space="preserve"> This methodology </w:t>
      </w:r>
      <w:r>
        <w:rPr>
          <w:rFonts w:cs="Times New Roman"/>
          <w:szCs w:val="24"/>
        </w:rPr>
        <w:t>promises to create</w:t>
      </w:r>
      <w:r w:rsidRPr="00D45759">
        <w:rPr>
          <w:rFonts w:cs="Times New Roman"/>
          <w:szCs w:val="24"/>
        </w:rPr>
        <w:t xml:space="preserve"> functional devices with multiple components via the self-assembly of atoms and molecules, obviating the need for wastage or the removal of any parts from the system. The arrangement of these foundational building blocks is typically controlled through mechanisms like physical aggregation, chemical reactions, or the utilization of templates.</w:t>
      </w:r>
      <w:r w:rsidR="001F4266">
        <w:rPr>
          <w:rFonts w:cs="Times New Roman"/>
          <w:szCs w:val="24"/>
        </w:rPr>
        <w:fldChar w:fldCharType="begin" w:fldLock="1"/>
      </w:r>
      <w:r w:rsidR="0084527E">
        <w:rPr>
          <w:rFonts w:cs="Times New Roman"/>
          <w:szCs w:val="24"/>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id":"ITEM-2","itemData":{"ISSN":"0001-8686","author":[{"dropping-particle":"","family":"Biswas","given":"Abhijit","non-dropping-particle":"","parse-names":false,"suffix":""},{"dropping-particle":"","family":"Bayer","given":"Ilker S","non-dropping-particle":"","parse-names":false,"suffix":""},{"dropping-particle":"","family":"Biris","given":"Alexandru S","non-dropping-particle":"","parse-names":false,"suffix":""},{"dropping-particle":"","family":"Wang","given":"Tao","non-dropping-particle":"","parse-names":false,"suffix":""},{"dropping-particle":"","family":"Dervishi","given":"Enkeleda","non-dropping-particle":"","parse-names":false,"suffix":""},{"dropping-particle":"","family":"Faupel","given":"Franz","non-dropping-particle":"","parse-names":false,"suffix":""}],"container-title":"Advances in colloid and interface science","id":"ITEM-2","issue":"1-2","issued":{"date-parts":[["2012"]]},"page":"2-27","publisher":"Elsevier","title":"Advances in top–down and bottom–up surface nanofabrication: Techniques, applications &amp; future prospects","type":"article-journal","volume":"170"},"uris":["http://www.mendeley.com/documents/?uuid=a93392b8-dbc3-4538-a8f4-ec4bbc4ce19a"]}],"mendeley":{"formattedCitation":"(Bellah et al., 2012; Biswas et al., 2012)","plainTextFormattedCitation":"(Bellah et al., 2012; Biswas et al., 2012)","previouslyFormattedCitation":"&lt;sup&gt;20,23&lt;/sup&gt;"},"properties":{"noteIndex":0},"schema":"https://github.com/citation-style-language/schema/raw/master/csl-citation.json"}</w:instrText>
      </w:r>
      <w:r w:rsidR="001F4266">
        <w:rPr>
          <w:rFonts w:cs="Times New Roman"/>
          <w:szCs w:val="24"/>
        </w:rPr>
        <w:fldChar w:fldCharType="separate"/>
      </w:r>
      <w:r w:rsidR="0084527E" w:rsidRPr="0084527E">
        <w:rPr>
          <w:rFonts w:cs="Times New Roman"/>
          <w:noProof/>
          <w:szCs w:val="24"/>
        </w:rPr>
        <w:t>(Bellah et al., 2012; Biswas et al., 2012)</w:t>
      </w:r>
      <w:r w:rsidR="001F4266">
        <w:rPr>
          <w:rFonts w:cs="Times New Roman"/>
          <w:szCs w:val="24"/>
        </w:rPr>
        <w:fldChar w:fldCharType="end"/>
      </w:r>
      <w:r w:rsidRPr="00D45759">
        <w:rPr>
          <w:rFonts w:cs="Times New Roman"/>
          <w:szCs w:val="24"/>
        </w:rPr>
        <w:t xml:space="preserve"> In </w:t>
      </w:r>
      <w:r w:rsidR="00A01A90">
        <w:rPr>
          <w:rFonts w:cs="Times New Roman"/>
          <w:szCs w:val="24"/>
        </w:rPr>
        <w:t>controlled chemical reactions</w:t>
      </w:r>
      <w:r w:rsidRPr="00D45759">
        <w:rPr>
          <w:rFonts w:cs="Times New Roman"/>
          <w:szCs w:val="24"/>
        </w:rPr>
        <w:t>, they orchestrate the self-assembly of building blocks to create nanostructures such as nanotubes, nanoribbons,</w:t>
      </w:r>
      <w:r w:rsidR="00A01A90">
        <w:rPr>
          <w:rFonts w:cs="Times New Roman"/>
          <w:szCs w:val="24"/>
        </w:rPr>
        <w:t xml:space="preserve"> nanosheets, nanoflowers,</w:t>
      </w:r>
      <w:r w:rsidRPr="00D45759">
        <w:rPr>
          <w:rFonts w:cs="Times New Roman"/>
          <w:szCs w:val="24"/>
        </w:rPr>
        <w:t xml:space="preserve"> and quantum dots.</w:t>
      </w:r>
      <w:r w:rsidR="001F4266">
        <w:rPr>
          <w:rFonts w:cs="Times New Roman"/>
          <w:szCs w:val="24"/>
        </w:rPr>
        <w:fldChar w:fldCharType="begin" w:fldLock="1"/>
      </w:r>
      <w:r w:rsidR="0084527E">
        <w:rPr>
          <w:rFonts w:cs="Times New Roman"/>
          <w:szCs w:val="24"/>
        </w:rPr>
        <w:instrText>ADDIN CSL_CITATION {"citationItems":[{"id":"ITEM-1","itemData":{"ISSN":"0935-9648","author":[{"dropping-particle":"","family":"Rauf","given":"Sakandar","non-dropping-particle":"","parse-names":false,"suffix":""},{"dropping-particle":"","family":"Glidle","given":"Andrew","non-dropping-particle":"","parse-names":false,"suffix":""},{"dropping-particle":"","family":"Cooper","given":"Jon M","non-dropping-particle":"","parse-names":false,"suffix":""}],"container-title":"Advanced Materials","id":"ITEM-1","issue":"40","issued":{"date-parts":[["2009"]]},"page":"4020-4024","publisher":"Wiley Online Library","title":"Production of Quantum Dot Barcodes Using Biological Self‐Assembly","type":"article-journal","volume":"21"},"uris":["http://www.mendeley.com/documents/?uuid=d52e9072-5ef1-4c73-888d-dd1579ead15b"]}],"mendeley":{"formattedCitation":"(Rauf et al., 2009)","plainTextFormattedCitation":"(Rauf et al., 2009)","previouslyFormattedCitation":"&lt;sup&gt;24&lt;/sup&gt;"},"properties":{"noteIndex":0},"schema":"https://github.com/citation-style-language/schema/raw/master/csl-citation.json"}</w:instrText>
      </w:r>
      <w:r w:rsidR="001F4266">
        <w:rPr>
          <w:rFonts w:cs="Times New Roman"/>
          <w:szCs w:val="24"/>
        </w:rPr>
        <w:fldChar w:fldCharType="separate"/>
      </w:r>
      <w:r w:rsidR="0084527E" w:rsidRPr="0084527E">
        <w:rPr>
          <w:rFonts w:cs="Times New Roman"/>
          <w:noProof/>
          <w:szCs w:val="24"/>
        </w:rPr>
        <w:t>(Rauf et al., 2009)</w:t>
      </w:r>
      <w:r w:rsidR="001F4266">
        <w:rPr>
          <w:rFonts w:cs="Times New Roman"/>
          <w:szCs w:val="24"/>
        </w:rPr>
        <w:fldChar w:fldCharType="end"/>
      </w:r>
      <w:r w:rsidRPr="00D45759">
        <w:rPr>
          <w:rFonts w:cs="Times New Roman"/>
          <w:szCs w:val="24"/>
        </w:rPr>
        <w:t xml:space="preserve"> The bottom-up approach exhibits the potential to fabricate nanostructured materials in scenarios where the top-</w:t>
      </w:r>
      <w:r w:rsidRPr="00D45759">
        <w:rPr>
          <w:rFonts w:cs="Times New Roman"/>
          <w:szCs w:val="24"/>
        </w:rPr>
        <w:lastRenderedPageBreak/>
        <w:t>down approach encounters limitations. However, achieving predetermined structures with precise shapes and sizes is a significant challenge</w:t>
      </w:r>
      <w:r w:rsidR="00A01A90">
        <w:rPr>
          <w:rFonts w:cs="Times New Roman"/>
          <w:szCs w:val="24"/>
        </w:rPr>
        <w:t>.</w:t>
      </w:r>
      <w:r w:rsidR="001F4266">
        <w:rPr>
          <w:rFonts w:cs="Times New Roman"/>
          <w:szCs w:val="24"/>
        </w:rPr>
        <w:fldChar w:fldCharType="begin" w:fldLock="1"/>
      </w:r>
      <w:r w:rsidR="0084527E">
        <w:rPr>
          <w:rFonts w:cs="Times New Roman"/>
          <w:szCs w:val="24"/>
        </w:rPr>
        <w:instrText>ADDIN CSL_CITATION {"citationItems":[{"id":"ITEM-1","itemData":{"ISSN":"1687-4110","author":[{"dropping-particle":"","family":"Bellah","given":"Md Motasim","non-dropping-particle":"","parse-names":false,"suffix":""},{"dropping-particle":"","family":"Christensen","given":"Shawn M","non-dropping-particle":"","parse-names":false,"suffix":""},{"dropping-particle":"","family":"Iqbal","given":"Samir M","non-dropping-particle":"","parse-names":false,"suffix":""}],"container-title":"Journal of Nanomaterials","id":"ITEM-1","issued":{"date-parts":[["2012"]]},"page":"1-21","publisher":"Hindawi Limited","title":"Nanostructures for medical diagnostics","type":"article-journal","volume":"2012"},"uris":["http://www.mendeley.com/documents/?uuid=a554e8e8-0234-4239-bd43-c3aecd8ee954"]}],"mendeley":{"formattedCitation":"(Bellah et al., 2012)","plainTextFormattedCitation":"(Bellah et al., 2012)","previouslyFormattedCitation":"&lt;sup&gt;20&lt;/sup&gt;"},"properties":{"noteIndex":0},"schema":"https://github.com/citation-style-language/schema/raw/master/csl-citation.json"}</w:instrText>
      </w:r>
      <w:r w:rsidR="001F4266">
        <w:rPr>
          <w:rFonts w:cs="Times New Roman"/>
          <w:szCs w:val="24"/>
        </w:rPr>
        <w:fldChar w:fldCharType="separate"/>
      </w:r>
      <w:r w:rsidR="0084527E" w:rsidRPr="0084527E">
        <w:rPr>
          <w:rFonts w:cs="Times New Roman"/>
          <w:noProof/>
          <w:szCs w:val="24"/>
        </w:rPr>
        <w:t>(Bellah et al., 2012)</w:t>
      </w:r>
      <w:r w:rsidR="001F4266">
        <w:rPr>
          <w:rFonts w:cs="Times New Roman"/>
          <w:szCs w:val="24"/>
        </w:rPr>
        <w:fldChar w:fldCharType="end"/>
      </w:r>
      <w:r w:rsidR="00A01A90">
        <w:rPr>
          <w:rFonts w:cs="Times New Roman"/>
          <w:szCs w:val="24"/>
        </w:rPr>
        <w:t xml:space="preserve"> There are several bottom-up approaches for the synthesis of nanostructured materials</w:t>
      </w:r>
      <w:r w:rsidR="007D0BF6">
        <w:rPr>
          <w:rFonts w:cs="Times New Roman"/>
          <w:szCs w:val="24"/>
        </w:rPr>
        <w:t>,</w:t>
      </w:r>
      <w:r w:rsidR="00A01A90">
        <w:rPr>
          <w:rFonts w:cs="Times New Roman"/>
          <w:szCs w:val="24"/>
        </w:rPr>
        <w:t xml:space="preserve"> which includes chemical vapor deposition (CVD), </w:t>
      </w:r>
      <w:r w:rsidR="007D0BF6">
        <w:rPr>
          <w:rFonts w:cs="Times New Roman"/>
          <w:szCs w:val="24"/>
        </w:rPr>
        <w:t>sol-gel</w:t>
      </w:r>
      <w:r w:rsidR="00A01A90">
        <w:rPr>
          <w:rFonts w:cs="Times New Roman"/>
          <w:szCs w:val="24"/>
        </w:rPr>
        <w:t xml:space="preserve">, </w:t>
      </w:r>
      <w:r w:rsidR="007D0BF6">
        <w:rPr>
          <w:rFonts w:cs="Times New Roman"/>
          <w:szCs w:val="24"/>
        </w:rPr>
        <w:t xml:space="preserve">spray method, molecular condensation, and aerogel </w:t>
      </w:r>
      <w:r w:rsidR="00464411">
        <w:rPr>
          <w:rFonts w:cs="Times New Roman"/>
          <w:noProof/>
          <w:szCs w:val="24"/>
          <w14:ligatures w14:val="standardContextual"/>
        </w:rPr>
        <mc:AlternateContent>
          <mc:Choice Requires="wpg">
            <w:drawing>
              <wp:anchor allowOverlap="1" behindDoc="0" distB="0" distL="114300" distR="114300" distT="0" layoutInCell="1" locked="0" relativeHeight="251667456" simplePos="0" wp14:anchorId="569D4DD2" wp14:editId="7A0EC619">
                <wp:simplePos x="0" y="0"/>
                <wp:positionH relativeFrom="column">
                  <wp:posOffset>406400</wp:posOffset>
                </wp:positionH>
                <wp:positionV relativeFrom="paragraph">
                  <wp:posOffset>844550</wp:posOffset>
                </wp:positionV>
                <wp:extent cx="5149215" cy="4221480"/>
                <wp:effectExtent b="7620" l="0" r="0" t="0"/>
                <wp:wrapTopAndBottom/>
                <wp:docPr id="450635712" name="Group 1"/>
                <wp:cNvGraphicFramePr/>
                <a:graphic xmlns:a="http://schemas.openxmlformats.org/drawingml/2006/main">
                  <a:graphicData uri="http://schemas.microsoft.com/office/word/2010/wordprocessingGroup">
                    <wpg:wgp>
                      <wpg:cNvGrpSpPr/>
                      <wpg:grpSpPr>
                        <a:xfrm>
                          <a:off x="0" y="0"/>
                          <a:ext cx="5149215" cy="4221480"/>
                          <a:chOff x="0" y="0"/>
                          <a:chExt cx="5149215" cy="4221480"/>
                        </a:xfrm>
                      </wpg:grpSpPr>
                      <pic:pic xmlns:pic="http://schemas.openxmlformats.org/drawingml/2006/picture">
                        <pic:nvPicPr>
                          <pic:cNvPr id="591106483"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9215" cy="3511550"/>
                          </a:xfrm>
                          <a:prstGeom prst="rect">
                            <a:avLst/>
                          </a:prstGeom>
                          <a:noFill/>
                          <a:ln>
                            <a:noFill/>
                          </a:ln>
                        </pic:spPr>
                      </pic:pic>
                      <wps:wsp>
                        <wps:cNvPr id="1185764437" name="Text Box 1"/>
                        <wps:cNvSpPr txBox="1"/>
                        <wps:spPr>
                          <a:xfrm>
                            <a:off x="0" y="3568700"/>
                            <a:ext cx="5149215" cy="652780"/>
                          </a:xfrm>
                          <a:prstGeom prst="rect">
                            <a:avLst/>
                          </a:prstGeom>
                          <a:solidFill>
                            <a:prstClr val="white"/>
                          </a:solidFill>
                          <a:ln>
                            <a:noFill/>
                          </a:ln>
                        </wps:spPr>
                        <wps:txbx>
                          <w:txbxContent>
                            <w:p w14:paraId="6E76C5FA" w14:textId="0DD6F0D4" w:rsidP="00A01A90" w:rsidR="00A01A90" w:rsidRDefault="00A01A90" w:rsidRPr="00A01A90">
                              <w:pPr>
                                <w:pStyle w:val="Caption"/>
                                <w:spacing w:line="360" w:lineRule="auto"/>
                                <w:rPr>
                                  <w:rFonts w:ascii="Times New Roman" w:cs="Times New Roman" w:hAnsi="Times New Roman"/>
                                  <w:i w:val="0"/>
                                  <w:iCs w:val="0"/>
                                  <w:noProof/>
                                  <w:color w:val="auto"/>
                                  <w:sz w:val="24"/>
                                  <w:szCs w:val="24"/>
                                  <w:lang w:bidi="hi-IN" w:val="en-US"/>
                                </w:rPr>
                              </w:pPr>
                              <w:r w:rsidRPr="00A01A90">
                                <w:rPr>
                                  <w:rFonts w:ascii="Times New Roman" w:cs="Times New Roman" w:hAnsi="Times New Roman"/>
                                  <w:b/>
                                  <w:bCs/>
                                  <w:i w:val="0"/>
                                  <w:iCs w:val="0"/>
                                  <w:color w:val="auto"/>
                                  <w:sz w:val="24"/>
                                  <w:szCs w:val="24"/>
                                </w:rPr>
                                <w:t>Figure 1.</w:t>
                              </w:r>
                              <w:r w:rsidRPr="00A01A90">
                                <w:rPr>
                                  <w:rFonts w:ascii="Times New Roman" w:cs="Times New Roman" w:hAnsi="Times New Roman"/>
                                  <w:i w:val="0"/>
                                  <w:iCs w:val="0"/>
                                  <w:color w:val="auto"/>
                                  <w:sz w:val="24"/>
                                  <w:szCs w:val="24"/>
                                </w:rPr>
                                <w:t xml:space="preserve"> Schematic illustration of top-down and bottom-up approaches for the synthesis of nanostructured materials</w:t>
                              </w:r>
                              <w:r w:rsidR="001360EA">
                                <w:rPr>
                                  <w:rFonts w:ascii="Times New Roman" w:cs="Times New Roman" w:hAnsi="Times New Roman"/>
                                  <w:i w:val="0"/>
                                  <w:iCs w:val="0"/>
                                  <w:color w:val="auto"/>
                                  <w:sz w:val="24"/>
                                  <w:szCs w:val="24"/>
                                </w:rPr>
                                <w:t>. (</w:t>
                              </w:r>
                              <w:r w:rsidR="001360EA" w:rsidRPr="001360EA">
                                <w:rPr>
                                  <w:rFonts w:ascii="Times New Roman" w:cs="Times New Roman" w:hAnsi="Times New Roman"/>
                                  <w:i w:val="0"/>
                                  <w:iCs w:val="0"/>
                                  <w:color w:val="auto"/>
                                  <w:sz w:val="24"/>
                                  <w:szCs w:val="24"/>
                                </w:rPr>
                                <w:t>Reproduced with permission from ref</w:t>
                              </w:r>
                              <w:r w:rsidR="001360EA">
                                <w:rPr>
                                  <w:rFonts w:ascii="Times New Roman" w:cs="Times New Roman" w:hAnsi="Times New Roman"/>
                                  <w:i w:val="0"/>
                                  <w:iCs w:val="0"/>
                                  <w:color w:val="auto"/>
                                  <w:sz w:val="24"/>
                                  <w:szCs w:val="24"/>
                                </w:rPr>
                                <w:t>.16)</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r w:rsidR="007D0BF6">
        <w:rPr>
          <w:rFonts w:cs="Times New Roman"/>
          <w:szCs w:val="24"/>
        </w:rPr>
        <w:t>process which is also illustrated in Figure1.</w:t>
      </w:r>
      <w:r w:rsidR="001F4266">
        <w:rPr>
          <w:rFonts w:cs="Times New Roman"/>
          <w:szCs w:val="24"/>
        </w:rPr>
        <w:fldChar w:fldCharType="begin" w:fldLock="1"/>
      </w:r>
      <w:r w:rsidR="0084527E">
        <w:rPr>
          <w:rFonts w:cs="Times New Roman"/>
          <w:szCs w:val="24"/>
        </w:rPr>
        <w:instrText>ADDIN CSL_CITATION {"citationItems":[{"id":"ITEM-1","itemData":{"DOI":"10.1155/2020/8855321","ISSN":"1687-4110","abstract":"There has been an increasing demand for the development of sensor devices with improved characteristics such as sensitivity, low cost, faster response, reliability, rapider recovery, reduced size, in situ analysis, and simple operation. Nanostructured materials have shown great potential in improving these properties for chemical and biological sensors. There are different nanostructured materials which have been used in manufacturing nanosensors which include nanoscale wires (capability of high detection sensitivity), carbon nanotubes (very high surface area and high electron conductivity), thin films, metal and metal oxide nanoparticles, polymer, and biomaterials. This review provides different methods which have been used in the synthesis and fabrication of these nanostructured materials followed by an extensive review of the recent developments of metal, metal oxides, carbon nanotubes, and polymer nanostructured materials in sensor applications.","author":[{"dropping-particle":"","family":"Noah","given":"Naumih M","non-dropping-particle":"","parse-names":false,"suffix":""}],"container-title":"Journal of Nanomaterials","editor":[{"dropping-particle":"","family":"Young","given":"Sheng-Joue","non-dropping-particle":"","parse-names":false,"suffix":""}],"id":"ITEM-1","issued":{"date-parts":[["2020"]]},"page":"8855321","publisher":"Hindawi","title":"Design and Synthesis of Nanostructured Materials for Sensor Applications","type":"article-journal","volume":"2020"},"uris":["http://www.mendeley.com/documents/?uuid=71cd5fdf-c602-47a1-8987-761ebdb9749d"]}],"mendeley":{"formattedCitation":"(Noah, 2020)","plainTextFormattedCitation":"(Noah, 2020)","previouslyFormattedCitation":"&lt;sup&gt;16&lt;/sup&gt;"},"properties":{"noteIndex":0},"schema":"https://github.com/citation-style-language/schema/raw/master/csl-citation.json"}</w:instrText>
      </w:r>
      <w:r w:rsidR="001F4266">
        <w:rPr>
          <w:rFonts w:cs="Times New Roman"/>
          <w:szCs w:val="24"/>
        </w:rPr>
        <w:fldChar w:fldCharType="separate"/>
      </w:r>
      <w:r w:rsidR="0084527E" w:rsidRPr="0084527E">
        <w:rPr>
          <w:rFonts w:cs="Times New Roman"/>
          <w:noProof/>
          <w:szCs w:val="24"/>
        </w:rPr>
        <w:t>(Noah, 2020)</w:t>
      </w:r>
      <w:r w:rsidR="001F4266">
        <w:rPr>
          <w:rFonts w:cs="Times New Roman"/>
          <w:szCs w:val="24"/>
        </w:rPr>
        <w:fldChar w:fldCharType="end"/>
      </w:r>
      <w:r w:rsidR="007D0BF6">
        <w:rPr>
          <w:rFonts w:cs="Times New Roman"/>
          <w:szCs w:val="24"/>
        </w:rPr>
        <w:t xml:space="preserve"> </w:t>
      </w:r>
    </w:p>
    <w:p w14:paraId="72191B0F" w14:textId="4451A7A0" w:rsidP="00B1414C" w:rsidR="002A2D0A" w:rsidRDefault="007D0BF6" w:rsidRPr="00E2477A">
      <w:pPr>
        <w:pStyle w:val="Heading2"/>
        <w:numPr>
          <w:ilvl w:val="0"/>
          <w:numId w:val="5"/>
        </w:numPr>
        <w:spacing w:line="480" w:lineRule="auto"/>
        <w:rPr>
          <w:rFonts w:ascii="Times New Roman" w:cs="Times New Roman" w:hAnsi="Times New Roman"/>
          <w:b/>
          <w:bCs/>
          <w:color w:val="auto"/>
          <w:sz w:val="28"/>
          <w:szCs w:val="28"/>
        </w:rPr>
      </w:pPr>
      <w:r w:rsidRPr="00E2477A">
        <w:rPr>
          <w:rFonts w:ascii="Times New Roman" w:cs="Times New Roman" w:hAnsi="Times New Roman"/>
          <w:b/>
          <w:bCs/>
          <w:color w:val="auto"/>
          <w:sz w:val="28"/>
          <w:szCs w:val="28"/>
        </w:rPr>
        <w:t xml:space="preserve">Characterization of Nanostructures </w:t>
      </w:r>
    </w:p>
    <w:p w14:paraId="2B32927E" w14:textId="4722CB42" w:rsidP="00B1414C" w:rsidR="00FE0CBA" w:rsidRDefault="002A2D0A">
      <w:pPr>
        <w:autoSpaceDE w:val="0"/>
        <w:autoSpaceDN w:val="0"/>
        <w:adjustRightInd w:val="0"/>
        <w:spacing w:after="0" w:line="480" w:lineRule="auto"/>
        <w:rPr>
          <w:rFonts w:cs="Times New Roman"/>
          <w:color w:val="131413"/>
          <w:szCs w:val="24"/>
          <w:lang w:bidi="ar-SA" w:val="en-IN"/>
          <w14:ligatures w14:val="standardContextual"/>
        </w:rPr>
      </w:pPr>
      <w:r w:rsidRPr="002A2D0A">
        <w:rPr>
          <w:rFonts w:cs="Times New Roman"/>
          <w:color w:val="131413"/>
          <w:szCs w:val="24"/>
          <w:lang w:bidi="ar-SA" w:val="en-IN"/>
          <w14:ligatures w14:val="standardContextual"/>
        </w:rPr>
        <w:t xml:space="preserve">Nanostructures are most commonly </w:t>
      </w:r>
      <w:r w:rsidR="00FE0CBA">
        <w:rPr>
          <w:rFonts w:cs="Times New Roman"/>
          <w:color w:val="131413"/>
          <w:szCs w:val="24"/>
          <w:lang w:bidi="ar-SA" w:val="en-IN"/>
          <w14:ligatures w14:val="standardContextual"/>
        </w:rPr>
        <w:t>characterized materials</w:t>
      </w:r>
      <w:r w:rsidRPr="002A2D0A">
        <w:rPr>
          <w:rFonts w:cs="Times New Roman"/>
          <w:color w:val="131413"/>
          <w:szCs w:val="24"/>
          <w:lang w:bidi="ar-SA" w:val="en-IN"/>
          <w14:ligatures w14:val="standardContextual"/>
        </w:rPr>
        <w:t xml:space="preserve"> based on their configuration and structure, but given their extremely diminutive dimensions, specific tools and specialized methods are generally requisite. This data is typically procured through diverse imaging techniques. To illustrate, X-ray diffraction spectroscopy is a common approach to unveil details about the crystalline arrangement of the fabricated nanostructured material and ascertain particle sizes.</w:t>
      </w:r>
      <w:r w:rsidR="001F4266">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0169-4332","author":[{"dropping-particle":"","family":"Chouchene","given":"Bilel","non-dropping-particle":"","parse-names":false,"suffix":""},{"dropping-particle":"Ben","family":"Chaabane","given":"Tahar","non-dropping-particle":"","parse-names":false,"suffix":""},{"dropping-particle":"","family":"Mozet","given":"Kevin","non-dropping-particle":"","parse-names":false,"suffix":""},{"dropping-particle":"","family":"Girot","given":"Emilien","non-dropping-particle":"","parse-names":false,"suffix":""},{"dropping-particle":"","family":"Corbel","given":"Serge","non-dropping-particle":"","parse-names":false,"suffix":""},{"dropping-particle":"","family":"Balan","given":"Lavinia","non-dropping-particle":"","parse-names":false,"suffix":""},{"dropping-particle":"","family":"Medjahdi","given":"Ghouti","non-dropping-particle":"","parse-names":false,"suffix":""},{"dropping-particle":"","family":"Schneider","given":"Raphaël","non-dropping-particle":"","parse-names":false,"suffix":""}],"container-title":"Applied Surface Science","id":"ITEM-1","issued":{"date-parts":[["2017"]]},"page":"102-110","publisher":"Elsevier","title":"Porous Al-doped ZnO rods with selective adsorption properties","type":"article-journal","volume":"409"},"uris":["http://www.mendeley.com/documents/?uuid=48516491-097d-4710-97ec-200700f968f3"]}],"mendeley":{"formattedCitation":"(Chouchene et al., 2017)","plainTextFormattedCitation":"(Chouchene et al., 2017)","previouslyFormattedCitation":"&lt;sup&gt;25&lt;/sup&gt;"},"properties":{"noteIndex":0},"schema":"https://github.com/citation-style-language/schema/raw/master/csl-citation.json"}</w:instrText>
      </w:r>
      <w:r w:rsidR="001F4266">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Chouchene et al., 2017)</w:t>
      </w:r>
      <w:r w:rsidR="001F4266">
        <w:rPr>
          <w:rFonts w:cs="Times New Roman"/>
          <w:color w:val="131413"/>
          <w:szCs w:val="24"/>
          <w:lang w:bidi="ar-SA" w:val="en-IN"/>
          <w14:ligatures w14:val="standardContextual"/>
        </w:rPr>
        <w:fldChar w:fldCharType="end"/>
      </w:r>
      <w:r w:rsidRPr="002A2D0A">
        <w:rPr>
          <w:rFonts w:cs="Times New Roman"/>
          <w:color w:val="131413"/>
          <w:szCs w:val="24"/>
          <w:lang w:bidi="ar-SA" w:val="en-IN"/>
          <w14:ligatures w14:val="standardContextual"/>
        </w:rPr>
        <w:t xml:space="preserve"> Consequently, it is well-suited for investigating how </w:t>
      </w:r>
      <w:r w:rsidRPr="002A2D0A">
        <w:rPr>
          <w:rFonts w:cs="Times New Roman"/>
          <w:color w:val="131413"/>
          <w:szCs w:val="24"/>
          <w:lang w:bidi="ar-SA" w:val="en-IN"/>
          <w14:ligatures w14:val="standardContextual"/>
        </w:rPr>
        <w:lastRenderedPageBreak/>
        <w:t>nanoparticles' sizes change as a result of varying dopants, temperature shifts, synthesis durations, and other factors.</w:t>
      </w:r>
      <w:r w:rsidR="009D463F">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0169-4332","author":[{"dropping-particle":"","family":"Vinodkumar","given":"R","non-dropping-particle":"","parse-names":false,"suffix":""},{"dropping-particle":"","family":"Navas","given":"I","non-dropping-particle":"","parse-names":false,"suffix":""},{"dropping-particle":"","family":"Chalana","given":"S R","non-dropping-particle":"","parse-names":false,"suffix":""},{"dropping-particle":"","family":"Gopchandran","given":"K G","non-dropping-particle":"","parse-names":false,"suffix":""},{"dropping-particle":"","family":"Ganesan","given":"V","non-dropping-particle":"","parse-names":false,"suffix":""},{"dropping-particle":"","family":"Philip","given":"Reji","non-dropping-particle":"","parse-names":false,"suffix":""},{"dropping-particle":"","family":"Sudheer","given":"S K","non-dropping-particle":"","parse-names":false,"suffix":""},{"dropping-particle":"","family":"Pillai","given":"V P Mahadevan","non-dropping-particle":"","parse-names":false,"suffix":""}],"container-title":"Applied Surface Science","id":"ITEM-1","issue":"3","issued":{"date-parts":[["2010"]]},"page":"708-716","publisher":"Elsevier","title":"Highly conductive and transparent laser ablated nanostructured Al: ZnO thin films","type":"article-journal","volume":"257"},"uris":["http://www.mendeley.com/documents/?uuid=7e2ecd79-990c-44b4-9059-795244acbd51"]}],"mendeley":{"formattedCitation":"(Vinodkumar et al., 2010)","plainTextFormattedCitation":"(Vinodkumar et al., 2010)","previouslyFormattedCitation":"&lt;sup&gt;26&lt;/sup&gt;"},"properties":{"noteIndex":0},"schema":"https://github.com/citation-style-language/schema/raw/master/csl-citation.json"}</w:instrText>
      </w:r>
      <w:r w:rsidR="009D463F">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Vinodkumar et al., 2010)</w:t>
      </w:r>
      <w:r w:rsidR="009D463F">
        <w:rPr>
          <w:rFonts w:cs="Times New Roman"/>
          <w:color w:val="131413"/>
          <w:szCs w:val="24"/>
          <w:lang w:bidi="ar-SA" w:val="en-IN"/>
          <w14:ligatures w14:val="standardContextual"/>
        </w:rPr>
        <w:fldChar w:fldCharType="end"/>
      </w:r>
      <w:r w:rsidRPr="002A2D0A">
        <w:rPr>
          <w:rFonts w:cs="Times New Roman"/>
          <w:color w:val="131413"/>
          <w:szCs w:val="24"/>
          <w:lang w:bidi="ar-SA" w:val="en-IN"/>
          <w14:ligatures w14:val="standardContextual"/>
        </w:rPr>
        <w:t xml:space="preserve"> Similarly, Raman spectroscopy is employed to analyze shifts in crystallinity within synthesized nanostructures, which can be attributed to alterations in dopant concentrations.</w:t>
      </w:r>
      <w:r w:rsidR="009D463F">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0169-4332","author":[{"dropping-particle":"","family":"Vinodkumar","given":"R","non-dropping-particle":"","parse-names":false,"suffix":""},{"dropping-particle":"","family":"Navas","given":"I","non-dropping-particle":"","parse-names":false,"suffix":""},{"dropping-particle":"","family":"Chalana","given":"S R","non-dropping-particle":"","parse-names":false,"suffix":""},{"dropping-particle":"","family":"Gopchandran","given":"K G","non-dropping-particle":"","parse-names":false,"suffix":""},{"dropping-particle":"","family":"Ganesan","given":"V","non-dropping-particle":"","parse-names":false,"suffix":""},{"dropping-particle":"","family":"Philip","given":"Reji","non-dropping-particle":"","parse-names":false,"suffix":""},{"dropping-particle":"","family":"Sudheer","given":"S K","non-dropping-particle":"","parse-names":false,"suffix":""},{"dropping-particle":"","family":"Pillai","given":"V P Mahadevan","non-dropping-particle":"","parse-names":false,"suffix":""}],"container-title":"Applied Surface Science","id":"ITEM-1","issue":"3","issued":{"date-parts":[["2010"]]},"page":"708-716","publisher":"Elsevier","title":"Highly conductive and transparent laser ablated nanostructured Al: ZnO thin films","type":"article-journal","volume":"257"},"uris":["http://www.mendeley.com/documents/?uuid=7e2ecd79-990c-44b4-9059-795244acbd51"]}],"mendeley":{"formattedCitation":"(Vinodkumar et al., 2010)","plainTextFormattedCitation":"(Vinodkumar et al., 2010)","previouslyFormattedCitation":"&lt;sup&gt;26&lt;/sup&gt;"},"properties":{"noteIndex":0},"schema":"https://github.com/citation-style-language/schema/raw/master/csl-citation.json"}</w:instrText>
      </w:r>
      <w:r w:rsidR="009D463F">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Vinodkumar et al., 2010)</w:t>
      </w:r>
      <w:r w:rsidR="009D463F">
        <w:rPr>
          <w:rFonts w:cs="Times New Roman"/>
          <w:color w:val="131413"/>
          <w:szCs w:val="24"/>
          <w:lang w:bidi="ar-SA" w:val="en-IN"/>
          <w14:ligatures w14:val="standardContextual"/>
        </w:rPr>
        <w:fldChar w:fldCharType="end"/>
      </w:r>
      <w:r w:rsidRPr="002A2D0A">
        <w:rPr>
          <w:rFonts w:cs="Times New Roman"/>
          <w:color w:val="131413"/>
          <w:szCs w:val="24"/>
          <w:lang w:bidi="ar-SA" w:val="en-IN"/>
          <w14:ligatures w14:val="standardContextual"/>
        </w:rPr>
        <w:t xml:space="preserve"> These shifts manifest as modifications in the vibration modes of the nanomaterial due to structural variations (like surface defects) caused by diverse dopant compositions. These changes could involve alterations in signal characteristics such as resolution, broadening, or shifting. Furthermore, transmission electron microscopy (TEM) and </w:t>
      </w:r>
      <w:r w:rsidR="00FE0CBA">
        <w:rPr>
          <w:rFonts w:cs="Times New Roman"/>
          <w:color w:val="131413"/>
          <w:szCs w:val="24"/>
          <w:lang w:bidi="ar-SA" w:val="en-IN"/>
          <w14:ligatures w14:val="standardContextual"/>
        </w:rPr>
        <w:t xml:space="preserve">field emission </w:t>
      </w:r>
      <w:r w:rsidRPr="002A2D0A">
        <w:rPr>
          <w:rFonts w:cs="Times New Roman"/>
          <w:color w:val="131413"/>
          <w:szCs w:val="24"/>
          <w:lang w:bidi="ar-SA" w:val="en-IN"/>
          <w14:ligatures w14:val="standardContextual"/>
        </w:rPr>
        <w:t>scanning electron microscopy (</w:t>
      </w:r>
      <w:r w:rsidR="00FE0CBA">
        <w:rPr>
          <w:rFonts w:cs="Times New Roman"/>
          <w:color w:val="131413"/>
          <w:szCs w:val="24"/>
          <w:lang w:bidi="ar-SA" w:val="en-IN"/>
          <w14:ligatures w14:val="standardContextual"/>
        </w:rPr>
        <w:t>FE</w:t>
      </w:r>
      <w:r w:rsidRPr="002A2D0A">
        <w:rPr>
          <w:rFonts w:cs="Times New Roman"/>
          <w:color w:val="131413"/>
          <w:szCs w:val="24"/>
          <w:lang w:bidi="ar-SA" w:val="en-IN"/>
          <w14:ligatures w14:val="standardContextual"/>
        </w:rPr>
        <w:t>SEM) furnish insights into the microstructure, offering varying perspectives as dopant percentages change while also delivering estimates of particle sizes.</w:t>
      </w:r>
      <w:r w:rsidR="009D463F">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ISSN":"0957-5820","author":[{"dropping-particle":"","family":"Sani","given":"Hannatu Abubakar","non-dropping-particle":"","parse-names":false,"suffix":""},{"dropping-particle":"","family":"Ahmad","given":"Mansor B","non-dropping-particle":"","parse-names":false,"suffix":""},{"dropping-particle":"","family":"Hussein","given":"Mohd Zobir","non-dropping-particle":"","parse-names":false,"suffix":""},{"dropping-particle":"","family":"Ibrahim","given":"Nor Azowa","non-dropping-particle":"","parse-names":false,"suffix":""},{"dropping-particle":"","family":"Musa","given":"Aminu","non-dropping-particle":"","parse-names":false,"suffix":""},{"dropping-particle":"","family":"Saleh","given":"Tawfik A","non-dropping-particle":"","parse-names":false,"suffix":""}],"container-title":"Process Safety and Environmental Protection","id":"ITEM-1","issued":{"date-parts":[["2017"]]},"page":"97-105","publisher":"Elsevier","title":"Nanocomposite of ZnO with montmorillonite for removal of lead and copper ions from aqueous solutions","type":"article-journal","volume":"109"},"uris":["http://www.mendeley.com/documents/?uuid=d9371ce6-c4f2-4ac2-8519-e10848abcad6"]}],"mendeley":{"formattedCitation":"(Sani et al., 2017)","plainTextFormattedCitation":"(Sani et al., 2017)","previouslyFormattedCitation":"&lt;sup&gt;27&lt;/sup&gt;"},"properties":{"noteIndex":0},"schema":"https://github.com/citation-style-language/schema/raw/master/csl-citation.json"}</w:instrText>
      </w:r>
      <w:r w:rsidR="009D463F">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Sani et al., 2017)</w:t>
      </w:r>
      <w:r w:rsidR="009D463F">
        <w:rPr>
          <w:rFonts w:cs="Times New Roman"/>
          <w:color w:val="131413"/>
          <w:szCs w:val="24"/>
          <w:lang w:bidi="ar-SA" w:val="en-IN"/>
          <w14:ligatures w14:val="standardContextual"/>
        </w:rPr>
        <w:fldChar w:fldCharType="end"/>
      </w:r>
      <w:r w:rsidRPr="002A2D0A">
        <w:rPr>
          <w:rFonts w:cs="Times New Roman"/>
          <w:color w:val="131413"/>
          <w:szCs w:val="24"/>
          <w:lang w:bidi="ar-SA" w:val="en-IN"/>
          <w14:ligatures w14:val="standardContextual"/>
        </w:rPr>
        <w:t xml:space="preserve"> Both TEM and SEM can also disclose information regarding the degree of aggregation or lack thereof within the synthesized nanostructures. For example, observations reveal that MnFe</w:t>
      </w:r>
      <w:r w:rsidRPr="00FE0CBA">
        <w:rPr>
          <w:rFonts w:cs="Times New Roman"/>
          <w:color w:val="131413"/>
          <w:szCs w:val="24"/>
          <w:vertAlign w:val="subscript"/>
          <w:lang w:bidi="ar-SA" w:val="en-IN"/>
          <w14:ligatures w14:val="standardContextual"/>
        </w:rPr>
        <w:t>2</w:t>
      </w:r>
      <w:r w:rsidRPr="002A2D0A">
        <w:rPr>
          <w:rFonts w:cs="Times New Roman"/>
          <w:color w:val="131413"/>
          <w:szCs w:val="24"/>
          <w:lang w:bidi="ar-SA" w:val="en-IN"/>
          <w14:ligatures w14:val="standardContextual"/>
        </w:rPr>
        <w:t>O</w:t>
      </w:r>
      <w:r w:rsidRPr="00FE0CBA">
        <w:rPr>
          <w:rFonts w:cs="Times New Roman"/>
          <w:color w:val="131413"/>
          <w:szCs w:val="24"/>
          <w:vertAlign w:val="subscript"/>
          <w:lang w:bidi="ar-SA" w:val="en-IN"/>
          <w14:ligatures w14:val="standardContextual"/>
        </w:rPr>
        <w:t>4</w:t>
      </w:r>
      <w:r w:rsidRPr="002A2D0A">
        <w:rPr>
          <w:rFonts w:cs="Times New Roman"/>
          <w:color w:val="131413"/>
          <w:szCs w:val="24"/>
          <w:lang w:bidi="ar-SA" w:val="en-IN"/>
          <w14:ligatures w14:val="standardContextual"/>
        </w:rPr>
        <w:t xml:space="preserve"> nanoparticles tend to aggregate, </w:t>
      </w:r>
      <w:r w:rsidR="005C25D0">
        <w:rPr>
          <w:rFonts w:cs="Times New Roman"/>
          <w:color w:val="131413"/>
          <w:szCs w:val="24"/>
          <w:lang w:bidi="ar-SA" w:val="en-IN"/>
          <w14:ligatures w14:val="standardContextual"/>
        </w:rPr>
        <w:t>while</w:t>
      </w:r>
      <w:r w:rsidRPr="002A2D0A">
        <w:rPr>
          <w:rFonts w:cs="Times New Roman"/>
          <w:color w:val="131413"/>
          <w:szCs w:val="24"/>
          <w:lang w:bidi="ar-SA" w:val="en-IN"/>
          <w14:ligatures w14:val="standardContextual"/>
        </w:rPr>
        <w:t xml:space="preserve"> coated with </w:t>
      </w:r>
      <w:r w:rsidR="00FE0CBA">
        <w:rPr>
          <w:rFonts w:cs="Times New Roman"/>
          <w:color w:val="131413"/>
          <w:szCs w:val="24"/>
          <w:lang w:bidi="ar-SA" w:val="en-IN"/>
          <w14:ligatures w14:val="standardContextual"/>
        </w:rPr>
        <w:t>an</w:t>
      </w:r>
      <w:r w:rsidRPr="002A2D0A">
        <w:rPr>
          <w:rFonts w:cs="Times New Roman"/>
          <w:color w:val="131413"/>
          <w:szCs w:val="24"/>
          <w:lang w:bidi="ar-SA" w:val="en-IN"/>
          <w14:ligatures w14:val="standardContextual"/>
        </w:rPr>
        <w:t xml:space="preserve"> Mn</w:t>
      </w:r>
      <w:r w:rsidR="005C25D0">
        <w:rPr>
          <w:rFonts w:cs="Times New Roman"/>
          <w:color w:val="131413"/>
          <w:szCs w:val="24"/>
          <w:lang w:bidi="ar-SA" w:val="en-IN"/>
          <w14:ligatures w14:val="standardContextual"/>
        </w:rPr>
        <w:t>-</w:t>
      </w:r>
      <w:r w:rsidRPr="002A2D0A">
        <w:rPr>
          <w:rFonts w:cs="Times New Roman"/>
          <w:color w:val="131413"/>
          <w:szCs w:val="24"/>
          <w:lang w:bidi="ar-SA" w:val="en-IN"/>
          <w14:ligatures w14:val="standardContextual"/>
        </w:rPr>
        <w:t xml:space="preserve">Co oxide layer, </w:t>
      </w:r>
      <w:r w:rsidR="003847F7">
        <w:rPr>
          <w:rFonts w:cs="Times New Roman"/>
          <w:color w:val="131413"/>
          <w:szCs w:val="24"/>
          <w:lang w:bidi="ar-SA" w:val="en-IN"/>
          <w14:ligatures w14:val="standardContextual"/>
        </w:rPr>
        <w:t>nanomaterials</w:t>
      </w:r>
      <w:r w:rsidRPr="002A2D0A">
        <w:rPr>
          <w:rFonts w:cs="Times New Roman"/>
          <w:color w:val="131413"/>
          <w:szCs w:val="24"/>
          <w:lang w:bidi="ar-SA" w:val="en-IN"/>
          <w14:ligatures w14:val="standardContextual"/>
        </w:rPr>
        <w:t xml:space="preserve"> become non-aggregated.</w:t>
      </w:r>
      <w:r w:rsidR="009D463F">
        <w:rPr>
          <w:rFonts w:cs="Times New Roman"/>
          <w:color w:val="131413"/>
          <w:szCs w:val="24"/>
          <w:lang w:bidi="ar-SA" w:val="en-IN"/>
          <w14:ligatures w14:val="standardContextual"/>
        </w:rPr>
        <w:fldChar w:fldCharType="begin" w:fldLock="1"/>
      </w:r>
      <w:r w:rsidR="0084527E">
        <w:rPr>
          <w:rFonts w:cs="Times New Roman"/>
          <w:color w:val="131413"/>
          <w:szCs w:val="24"/>
          <w:lang w:bidi="ar-SA" w:val="en-IN"/>
          <w14:ligatures w14:val="standardContextual"/>
        </w:rPr>
        <w:instrText>ADDIN CSL_CITATION {"citationItems":[{"id":"ITEM-1","itemData":{"author":[{"dropping-particle":"","family":"Ma","given":"Zichuan","non-dropping-particle":"","parse-names":false,"suffix":""},{"dropping-particle":"","family":"Zhao","given":"Dongyuan","non-dropping-particle":"","parse-names":false,"suffix":""},{"dropping-particle":"","family":"Chang","given":"Yongfang","non-dropping-particle":"","parse-names":false,"suffix":""},{"dropping-particle":"","family":"Xing","given":"Shengtao","non-dropping-particle":"","parse-names":false,"suffix":""},{"dropping-particle":"","family":"Wu","given":"Yinsu","non-dropping-particle":"","parse-names":false,"suffix":""},{"dropping-particle":"","family":"Gao","given":"Yuanzhe","non-dropping-particle":"","parse-names":false,"suffix":""}],"container-title":"Dalton Transactions","id":"ITEM-1","issue":"39","issued":{"date-parts":[["2013"]]},"page":"14261-14267","publisher":"Royal Society of Chemistry","title":"Synthesis of MnFe 2 O 4@ Mn–Co oxide core–shell nanoparticles and their excellent performance for heavy metal removal","type":"article-journal","volume":"42"},"uris":["http://www.mendeley.com/documents/?uuid=6b6f8e31-c3d7-4c23-ad4e-0c0f4ea3a6f3"]}],"mendeley":{"formattedCitation":"(Ma et al., 2013)","plainTextFormattedCitation":"(Ma et al., 2013)","previouslyFormattedCitation":"&lt;sup&gt;28&lt;/sup&gt;"},"properties":{"noteIndex":0},"schema":"https://github.com/citation-style-language/schema/raw/master/csl-citation.json"}</w:instrText>
      </w:r>
      <w:r w:rsidR="009D463F">
        <w:rPr>
          <w:rFonts w:cs="Times New Roman"/>
          <w:color w:val="131413"/>
          <w:szCs w:val="24"/>
          <w:lang w:bidi="ar-SA" w:val="en-IN"/>
          <w14:ligatures w14:val="standardContextual"/>
        </w:rPr>
        <w:fldChar w:fldCharType="separate"/>
      </w:r>
      <w:r w:rsidR="0084527E" w:rsidRPr="0084527E">
        <w:rPr>
          <w:rFonts w:cs="Times New Roman"/>
          <w:noProof/>
          <w:color w:val="131413"/>
          <w:szCs w:val="24"/>
          <w:lang w:bidi="ar-SA" w:val="en-IN"/>
          <w14:ligatures w14:val="standardContextual"/>
        </w:rPr>
        <w:t>(Ma et al., 2013)</w:t>
      </w:r>
      <w:r w:rsidR="009D463F">
        <w:rPr>
          <w:rFonts w:cs="Times New Roman"/>
          <w:color w:val="131413"/>
          <w:szCs w:val="24"/>
          <w:lang w:bidi="ar-SA" w:val="en-IN"/>
          <w14:ligatures w14:val="standardContextual"/>
        </w:rPr>
        <w:fldChar w:fldCharType="end"/>
      </w:r>
      <w:r w:rsidR="009D463F">
        <w:rPr>
          <w:rFonts w:cs="Times New Roman"/>
          <w:color w:val="131413"/>
          <w:szCs w:val="24"/>
          <w:lang w:bidi="ar-SA" w:val="en-IN"/>
          <w14:ligatures w14:val="standardContextual"/>
        </w:rPr>
        <w:t xml:space="preserve"> </w:t>
      </w:r>
    </w:p>
    <w:p w14:paraId="30785AEA" w14:textId="0DB44074" w:rsidP="00B1414C" w:rsidR="00E2477A" w:rsidRDefault="00FE0CBA">
      <w:pPr>
        <w:autoSpaceDE w:val="0"/>
        <w:autoSpaceDN w:val="0"/>
        <w:adjustRightInd w:val="0"/>
        <w:spacing w:after="0" w:line="480" w:lineRule="auto"/>
        <w:rPr>
          <w:rFonts w:cs="Times New Roman"/>
          <w:szCs w:val="24"/>
        </w:rPr>
      </w:pPr>
      <w:r>
        <w:rPr>
          <w:rFonts w:cs="Times New Roman"/>
          <w:szCs w:val="24"/>
        </w:rPr>
        <w:t xml:space="preserve">Another very important characterization </w:t>
      </w:r>
      <w:r w:rsidR="00287B5E">
        <w:rPr>
          <w:rFonts w:cs="Times New Roman"/>
          <w:szCs w:val="24"/>
        </w:rPr>
        <w:t>technique</w:t>
      </w:r>
      <w:r>
        <w:rPr>
          <w:rFonts w:cs="Times New Roman"/>
          <w:szCs w:val="24"/>
        </w:rPr>
        <w:t xml:space="preserve"> for nanostructure materials, </w:t>
      </w:r>
      <w:r w:rsidRPr="00FE0CBA">
        <w:rPr>
          <w:rFonts w:cs="Times New Roman"/>
          <w:szCs w:val="24"/>
        </w:rPr>
        <w:t>X-ray photoelectron spectroscopy (XPS)</w:t>
      </w:r>
      <w:r w:rsidR="00287B5E">
        <w:rPr>
          <w:rFonts w:cs="Times New Roman"/>
          <w:szCs w:val="24"/>
        </w:rPr>
        <w:t>,</w:t>
      </w:r>
      <w:r w:rsidRPr="00FE0CBA">
        <w:rPr>
          <w:rFonts w:cs="Times New Roman"/>
          <w:szCs w:val="24"/>
        </w:rPr>
        <w:t xml:space="preserve"> facilitating the determination of </w:t>
      </w:r>
      <w:r w:rsidR="003847F7">
        <w:rPr>
          <w:rFonts w:cs="Times New Roman"/>
          <w:szCs w:val="24"/>
        </w:rPr>
        <w:t>its</w:t>
      </w:r>
      <w:r w:rsidRPr="00FE0CBA">
        <w:rPr>
          <w:rFonts w:cs="Times New Roman"/>
          <w:szCs w:val="24"/>
        </w:rPr>
        <w:t xml:space="preserve"> atomic composition. As the </w:t>
      </w:r>
      <w:r w:rsidR="003847F7">
        <w:rPr>
          <w:rFonts w:cs="Times New Roman"/>
          <w:szCs w:val="24"/>
        </w:rPr>
        <w:t>characteristics</w:t>
      </w:r>
      <w:r w:rsidRPr="00FE0CBA">
        <w:rPr>
          <w:rFonts w:cs="Times New Roman"/>
          <w:szCs w:val="24"/>
        </w:rPr>
        <w:t xml:space="preserve"> of nano</w:t>
      </w:r>
      <w:r w:rsidR="003847F7">
        <w:rPr>
          <w:rFonts w:cs="Times New Roman"/>
          <w:szCs w:val="24"/>
        </w:rPr>
        <w:t>particles</w:t>
      </w:r>
      <w:r w:rsidRPr="00FE0CBA">
        <w:rPr>
          <w:rFonts w:cs="Times New Roman"/>
          <w:szCs w:val="24"/>
        </w:rPr>
        <w:t xml:space="preserve"> can be notably altered by modifying the atomic makeup of the core material or incorporating dopants, XPS becomes instrumental in fine-tuning the relative proportions of each species within the nanomaterial. Gaining a deeper comprehension of the internal structural properties of nanocomposites holds significance, as they dictate the available adsorption sites. Insights into microporosity and specific surface areas are obtained through the examination of appropriate adsorption isotherms, including the Langmuir adsorption isotherm, Freundlich adsorption models, and Brunauer-Dening-Dening-Teller equation.</w:t>
      </w:r>
      <w:r w:rsidR="009D463F">
        <w:rPr>
          <w:rFonts w:cs="Times New Roman"/>
          <w:szCs w:val="24"/>
        </w:rPr>
        <w:fldChar w:fldCharType="begin" w:fldLock="1"/>
      </w:r>
      <w:r w:rsidR="0084527E">
        <w:rPr>
          <w:rFonts w:cs="Times New Roman"/>
          <w:szCs w:val="24"/>
        </w:rPr>
        <w:instrText>ADDIN CSL_CITATION {"citationItems":[{"id":"ITEM-1","itemData":{"ISSN":"0957-5820","author":[{"dropping-particle":"","family":"Sani","given":"Hannatu Abubakar","non-dropping-particle":"","parse-names":false,"suffix":""},{"dropping-particle":"","family":"Ahmad","given":"Mansor B","non-dropping-particle":"","parse-names":false,"suffix":""},{"dropping-particle":"","family":"Hussein","given":"Mohd Zobir","non-dropping-particle":"","parse-names":false,"suffix":""},{"dropping-particle":"","family":"Ibrahim","given":"Nor Azowa","non-dropping-particle":"","parse-names":false,"suffix":""},{"dropping-particle":"","family":"Musa","given":"Aminu","non-dropping-particle":"","parse-names":false,"suffix":""},{"dropping-particle":"","family":"Saleh","given":"Tawfik A","non-dropping-particle":"","parse-names":false,"suffix":""}],"container-title":"Process Safety and Environmental Protection","id":"ITEM-1","issued":{"date-parts":[["2017"]]},"page":"97-105","publisher":"Elsevier","title":"Nanocomposite of ZnO with montmorillonite for removal of lead and copper ions from aqueous solutions","type":"article-journal","volume":"109"},"uris":["http://www.mendeley.com/documents/?uuid=d9371ce6-c4f2-4ac2-8519-e10848abcad6"]},{"id":"ITEM-2","itemData":{"ISSN":"0169-4332","author":[{"dropping-particle":"","family":"Chouchene","given":"Bilel","non-dropping-particle":"","parse-names":false,"suffix":""},{"dropping-particle":"Ben","family":"Chaabane","given":"Tahar","non-dropping-particle":"","parse-names":false,"suffix":""},{"dropping-particle":"","family":"Mozet","given":"Kevin","non-dropping-particle":"","parse-names":false,"suffix":""},{"dropping-particle":"","family":"Girot","given":"Emilien","non-dropping-particle":"","parse-names":false,"suffix":""},{"dropping-particle":"","family":"Corbel","given":"Serge","non-dropping-particle":"","parse-names":false,"suffix":""},{"dropping-particle":"","family":"Balan","given":"Lavinia","non-dropping-particle":"","parse-names":false,"suffix":""},{"dropping-particle":"","family":"Medjahdi","given":"Ghouti","non-dropping-particle":"","parse-names":false,"suffix":""},{"dropping-particle":"","family":"Schneider","given":"Raphaël","non-dropping-particle":"","parse-names":false,"suffix":""}],"container-title":"Applied Surface Science","id":"ITEM-2","issued":{"date-parts":[["2017"]]},"page":"102-110","publisher":"Elsevier","title":"Porous Al-doped ZnO rods with selective adsorption properties","type":"article-journal","volume":"409"},"uris":["http://www.mendeley.com/documents/?uuid=48516491-097d-4710-97ec-200700f968f3"]}],"mendeley":{"formattedCitation":"(Chouchene et al., 2017; Sani et al., 2017)","plainTextFormattedCitation":"(Chouchene et al., 2017; Sani et al., 2017)","previouslyFormattedCitation":"&lt;sup&gt;25,27&lt;/sup&gt;"},"properties":{"noteIndex":0},"schema":"https://github.com/citation-style-language/schema/raw/master/csl-citation.json"}</w:instrText>
      </w:r>
      <w:r w:rsidR="009D463F">
        <w:rPr>
          <w:rFonts w:cs="Times New Roman"/>
          <w:szCs w:val="24"/>
        </w:rPr>
        <w:fldChar w:fldCharType="separate"/>
      </w:r>
      <w:r w:rsidR="0084527E" w:rsidRPr="0084527E">
        <w:rPr>
          <w:rFonts w:cs="Times New Roman"/>
          <w:noProof/>
          <w:szCs w:val="24"/>
        </w:rPr>
        <w:t>(Chouchene et al., 2017; Sani et al., 2017)</w:t>
      </w:r>
      <w:r w:rsidR="009D463F">
        <w:rPr>
          <w:rFonts w:cs="Times New Roman"/>
          <w:szCs w:val="24"/>
        </w:rPr>
        <w:fldChar w:fldCharType="end"/>
      </w:r>
      <w:r w:rsidRPr="00FE0CBA">
        <w:rPr>
          <w:rFonts w:cs="Times New Roman"/>
          <w:szCs w:val="24"/>
        </w:rPr>
        <w:t xml:space="preserve"> </w:t>
      </w:r>
      <w:r w:rsidR="00287B5E" w:rsidRPr="00287B5E">
        <w:rPr>
          <w:rFonts w:cs="Times New Roman"/>
          <w:szCs w:val="24"/>
        </w:rPr>
        <w:t xml:space="preserve">Techniques such as atomic force microscopy (AFM), TEM, and laser confocal microscopy (LCM) are employed to investigate </w:t>
      </w:r>
      <w:r w:rsidR="00287B5E" w:rsidRPr="00287B5E">
        <w:rPr>
          <w:rFonts w:cs="Times New Roman"/>
          <w:szCs w:val="24"/>
        </w:rPr>
        <w:lastRenderedPageBreak/>
        <w:t>the interaction between nanostructures and bacteria</w:t>
      </w:r>
      <w:r w:rsidRPr="00FE0CBA">
        <w:rPr>
          <w:rFonts w:cs="Times New Roman"/>
          <w:szCs w:val="24"/>
        </w:rPr>
        <w:t>. This investigation involves observing alterations in cell membrane integrity, leading to bacterial cell death. Inductively coupled plasma mass spectrometry (ICP-MS) can be employed to quantify the concentration of silver ions released from the nanocomposite matrix after specific contact periods with water samples containing the target microorganism.</w:t>
      </w:r>
      <w:r w:rsidR="009D463F">
        <w:rPr>
          <w:rFonts w:cs="Times New Roman"/>
          <w:szCs w:val="24"/>
        </w:rPr>
        <w:fldChar w:fldCharType="begin" w:fldLock="1"/>
      </w:r>
      <w:r w:rsidR="0084527E">
        <w:rPr>
          <w:rFonts w:cs="Times New Roman"/>
          <w:szCs w:val="24"/>
        </w:rPr>
        <w:instrText>ADDIN CSL_CITATION {"citationItems":[{"id":"ITEM-1","itemData":{"ISSN":"1980-993X","author":[{"dropping-particle":"","family":"Koslowski","given":"Luciano André Deitos","non-dropping-particle":"","parse-names":false,"suffix":""},{"dropping-particle":"","family":"Nogueira","given":"André Lourenço","non-dropping-particle":"","parse-names":false,"suffix":""},{"dropping-particle":"","family":"Licodiedoff","given":"Silvana","non-dropping-particle":"","parse-names":false,"suffix":""},{"dropping-particle":"","family":"Comper","given":"Adrieny Taliny","non-dropping-particle":"","parse-names":false,"suffix":""},{"dropping-particle":"","family":"Folgueras","given":"Marilena Valadares","non-dropping-particle":"","parse-names":false,"suffix":""}],"container-title":"Revista Ambiente &amp; Água","id":"ITEM-1","issued":{"date-parts":[["2018"]]},"page":"e1947","publisher":"SciELO Brasil","title":"Silver nanoparticles impregnated with polyamide-66 to disinfect drinking water","type":"article-journal","volume":"13"},"uris":["http://www.mendeley.com/documents/?uuid=e99d445c-0433-455a-a6f6-22f640e7228c"]}],"mendeley":{"formattedCitation":"(Koslowski et al., 2018)","plainTextFormattedCitation":"(Koslowski et al., 2018)","previouslyFormattedCitation":"&lt;sup&gt;29&lt;/sup&gt;"},"properties":{"noteIndex":0},"schema":"https://github.com/citation-style-language/schema/raw/master/csl-citation.json"}</w:instrText>
      </w:r>
      <w:r w:rsidR="009D463F">
        <w:rPr>
          <w:rFonts w:cs="Times New Roman"/>
          <w:szCs w:val="24"/>
        </w:rPr>
        <w:fldChar w:fldCharType="separate"/>
      </w:r>
      <w:r w:rsidR="0084527E" w:rsidRPr="0084527E">
        <w:rPr>
          <w:rFonts w:cs="Times New Roman"/>
          <w:noProof/>
          <w:szCs w:val="24"/>
        </w:rPr>
        <w:t>(Koslowski et al., 2018)</w:t>
      </w:r>
      <w:r w:rsidR="009D463F">
        <w:rPr>
          <w:rFonts w:cs="Times New Roman"/>
          <w:szCs w:val="24"/>
        </w:rPr>
        <w:fldChar w:fldCharType="end"/>
      </w:r>
      <w:r w:rsidRPr="00FE0CBA">
        <w:rPr>
          <w:rFonts w:cs="Times New Roman"/>
          <w:szCs w:val="24"/>
        </w:rPr>
        <w:t xml:space="preserve"> Fourier transform infrared (FTIR) spectroscopy is also utilized to examine the chemical interactions of distinct functional groups during synthesis and verify the nanocomposites' successful surface modification.</w:t>
      </w:r>
      <w:r w:rsidR="009D463F">
        <w:rPr>
          <w:rFonts w:cs="Times New Roman"/>
          <w:szCs w:val="24"/>
        </w:rPr>
        <w:fldChar w:fldCharType="begin" w:fldLock="1"/>
      </w:r>
      <w:r w:rsidR="0084527E">
        <w:rPr>
          <w:rFonts w:cs="Times New Roman"/>
          <w:szCs w:val="24"/>
        </w:rPr>
        <w:instrText>ADDIN CSL_CITATION {"citationItems":[{"id":"ITEM-1","itemData":{"author":[{"dropping-particle":"","family":"Kokate","given":"Mangesh","non-dropping-particle":"","parse-names":false,"suffix":""},{"dropping-particle":"","family":"Garadkar","given":"Kalyanrao","non-dropping-particle":"","parse-names":false,"suffix":""},{"dropping-particle":"","family":"Gole","given":"Anand","non-dropping-particle":"","parse-names":false,"suffix":""}],"container-title":"Journal of Materials Chemistry A","id":"ITEM-1","issue":"6","issued":{"date-parts":[["2013"]]},"page":"2022-2029","publisher":"Royal Society of Chemistry","title":"One pot synthesis of magnetite–silica nanocomposites: applications as tags, entrapment matrix and in water purification","type":"article-journal","volume":"1"},"uris":["http://www.mendeley.com/documents/?uuid=69807459-8f74-4c0c-bf90-17a3bdf691c3"]}],"mendeley":{"formattedCitation":"(Kokate et al., 2013)","plainTextFormattedCitation":"(Kokate et al., 2013)","previouslyFormattedCitation":"&lt;sup&gt;30&lt;/sup&gt;"},"properties":{"noteIndex":0},"schema":"https://github.com/citation-style-language/schema/raw/master/csl-citation.json"}</w:instrText>
      </w:r>
      <w:r w:rsidR="009D463F">
        <w:rPr>
          <w:rFonts w:cs="Times New Roman"/>
          <w:szCs w:val="24"/>
        </w:rPr>
        <w:fldChar w:fldCharType="separate"/>
      </w:r>
      <w:r w:rsidR="0084527E" w:rsidRPr="0084527E">
        <w:rPr>
          <w:rFonts w:cs="Times New Roman"/>
          <w:noProof/>
          <w:szCs w:val="24"/>
        </w:rPr>
        <w:t>(Kokate et al., 2013)</w:t>
      </w:r>
      <w:r w:rsidR="009D463F">
        <w:rPr>
          <w:rFonts w:cs="Times New Roman"/>
          <w:szCs w:val="24"/>
        </w:rPr>
        <w:fldChar w:fldCharType="end"/>
      </w:r>
    </w:p>
    <w:p w14:paraId="3BB08E03" w14:textId="4C72D119" w:rsidP="00B1414C" w:rsidR="009D4121" w:rsidRDefault="00E2477A" w:rsidRPr="00E2477A">
      <w:pPr>
        <w:pStyle w:val="ListParagraph"/>
        <w:numPr>
          <w:ilvl w:val="0"/>
          <w:numId w:val="5"/>
        </w:numPr>
        <w:autoSpaceDE w:val="0"/>
        <w:autoSpaceDN w:val="0"/>
        <w:adjustRightInd w:val="0"/>
        <w:spacing w:after="0" w:line="480" w:lineRule="auto"/>
        <w:rPr>
          <w:rFonts w:cs="Times New Roman"/>
          <w:b/>
          <w:bCs/>
          <w:szCs w:val="24"/>
        </w:rPr>
      </w:pPr>
      <w:r w:rsidRPr="00E2477A">
        <w:rPr>
          <w:b/>
          <w:bCs/>
          <w:sz w:val="28"/>
          <w:szCs w:val="28"/>
        </w:rPr>
        <w:t>Different morphology of nanostructure materials</w:t>
      </w:r>
    </w:p>
    <w:p w14:paraId="270D62ED" w14:textId="17FE371C" w:rsidP="00B1414C" w:rsidR="0092211B" w:rsidRDefault="00E2477A" w:rsidRPr="00E2477A">
      <w:pPr>
        <w:pStyle w:val="Heading3"/>
        <w:spacing w:line="480" w:lineRule="auto"/>
        <w:rPr>
          <w:b/>
          <w:bCs/>
          <w:color w:val="auto"/>
        </w:rPr>
      </w:pPr>
      <w:r w:rsidRPr="00E2477A">
        <w:rPr>
          <w:b/>
          <w:bCs/>
          <w:color w:val="auto"/>
        </w:rPr>
        <w:t xml:space="preserve">4.1 </w:t>
      </w:r>
      <w:r w:rsidR="0092211B" w:rsidRPr="00E2477A">
        <w:rPr>
          <w:rFonts w:ascii="Times New Roman" w:cs="Times New Roman" w:hAnsi="Times New Roman"/>
          <w:b/>
          <w:bCs/>
          <w:color w:val="auto"/>
        </w:rPr>
        <w:t>Nanosheet morphology</w:t>
      </w:r>
    </w:p>
    <w:p w14:paraId="4798D7CB" w14:textId="17909619" w:rsidP="00B1414C" w:rsidR="0092211B" w:rsidRDefault="0092211B" w:rsidRPr="00FA5925">
      <w:pPr>
        <w:spacing w:line="480" w:lineRule="auto"/>
        <w:rPr>
          <w:rFonts w:cs="Times New Roman"/>
          <w:szCs w:val="24"/>
        </w:rPr>
      </w:pPr>
      <w:r w:rsidRPr="00FA5925">
        <w:rPr>
          <w:rFonts w:cs="Times New Roman"/>
          <w:szCs w:val="24"/>
        </w:rPr>
        <w:t xml:space="preserve">During the past decades, two-dimensional (2D) nanomaterials with nanosheet morphology have attracted a great interest in research fields due to their potential applications in different areas. There are different types of nanosheets morphology in both organic and inorganic 2D nanomaterials have been explored till now such as graphene, </w:t>
      </w:r>
      <w:r w:rsidRPr="00FA5925">
        <w:rPr>
          <w:rFonts w:cs="Times New Roman"/>
          <w:szCs w:val="24"/>
        </w:rPr>
        <w:fldChar w:fldCharType="begin" w:fldLock="1"/>
      </w:r>
      <w:r w:rsidR="0084527E">
        <w:rPr>
          <w:rFonts w:cs="Times New Roman"/>
          <w:szCs w:val="24"/>
        </w:rPr>
        <w:instrText>ADDIN CSL_CITATION {"citationItems":[{"id":"ITEM-1","itemData":{"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È10,000 square centimeters per volt-second can be induced by applying gate voltage.","author":[{"dropping-particle":"","family":"K. S. Novoselov, A. K. Geim, S. V. Morozov, D. Jiang, Y. Zhang, S. V. Dubonos","given":"I. V. Grigorieva and A. A. Firsov","non-dropping-particle":"","parse-names":false,"suffix":""}],"id":"ITEM-1","issue":"5696","issued":{"date-parts":[["2016"]]},"page":"666-669","title":"Electric Field Effect in Atomically Thin Carbon Films","type":"article-journal","volume":"306"},"uris":["http://www.mendeley.com/documents/?uuid=a3e4edbd-5b95-4736-93be-0bda8ff9456a"]}],"mendeley":{"formattedCitation":"(K. S. Novoselov, A. K. Geim, S. V. Morozov, D. Jiang, Y. Zhang, S. V. Dubonos, 2016)","plainTextFormattedCitation":"(K. S. Novoselov, A. K. Geim, S. V. Morozov, D. Jiang, Y. Zhang, S. V. Dubonos, 2016)","previouslyFormattedCitation":"&lt;sup&gt;31&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K. S. Novoselov, A. K. Geim, S. V. Morozov, D. Jiang, Y. Zhang, S. V. Dubonos, 2016)</w:t>
      </w:r>
      <w:r w:rsidRPr="00FA5925">
        <w:rPr>
          <w:rFonts w:cs="Times New Roman"/>
          <w:szCs w:val="24"/>
        </w:rPr>
        <w:fldChar w:fldCharType="end"/>
      </w:r>
      <w:r w:rsidRPr="00FA5925">
        <w:rPr>
          <w:rFonts w:cs="Times New Roman"/>
          <w:szCs w:val="24"/>
        </w:rPr>
        <w:t xml:space="preserve"> metal nanosheets,</w:t>
      </w:r>
      <w:r w:rsidRPr="00FA5925">
        <w:rPr>
          <w:rFonts w:cs="Times New Roman"/>
          <w:szCs w:val="24"/>
        </w:rPr>
        <w:fldChar w:fldCharType="begin" w:fldLock="1"/>
      </w:r>
      <w:r w:rsidR="0084527E">
        <w:rPr>
          <w:rFonts w:cs="Times New Roman"/>
          <w:szCs w:val="24"/>
        </w:rPr>
        <w:instrText>ADDIN CSL_CITATION {"citationItems":[{"id":"ITEM-1","itemData":{"DOI":"10.1038/nnano.2010.235","ISSN":"17483395","PMID":"21131956","abstract":"Ultrathin metal films can exhibit quantum size and surface effects that give rise to unique physical and chemical properties1-7. Metal films containing just a few layers of atoms can be fabricated on substrates using deposition techniques7, but the production of freestanding ultrathin structures remains a significant challenge. Here we report the facile synthesis of freestanding hexagonal palladium nanosheets that are less than 10 atomic layers thick, using carbon monoxide as a surface confining agent. The as-prepared nanosheets are blue in colour and exhibit a well-defined but tunable surface plasmon resonance peak in the near-infrared region. The combination of photothermal stability and biocompatibility makes palladium nanosheets promising candidates for photothermal therapy. The nanosheets also exhibit electrocatalytic activity for the oxidation of formic acid that is 2.5 times greater than that of commercial palladium black catalyst. © 2011 Macmillan Publishers Limited. All rights reserved.","author":[{"dropping-particle":"","family":"Huang","given":"Xiaoqing","non-dropping-particle":"","parse-names":false,"suffix":""},{"dropping-particle":"","family":"Tang","given":"Shaoheng","non-dropping-particle":"","parse-names":false,"suffix":""},{"dropping-particle":"","family":"Mu","given":"Xiaoliang","non-dropping-particle":"","parse-names":false,"suffix":""},{"dropping-particle":"","family":"Dai","given":"Yan","non-dropping-particle":"","parse-names":false,"suffix":""},{"dropping-particle":"","family":"Chen","given":"Guangxu","non-dropping-particle":"","parse-names":false,"suffix":""},{"dropping-particle":"","family":"Zhou","given":"Zhiyou","non-dropping-particle":"","parse-names":false,"suffix":""},{"dropping-particle":"","family":"Ruan","given":"Fangxiong","non-dropping-particle":"","parse-names":false,"suffix":""},{"dropping-particle":"","family":"Yang","given":"Zhilin","non-dropping-particle":"","parse-names":false,"suffix":""},{"dropping-particle":"","family":"Zheng","given":"Nanfeng","non-dropping-particle":"","parse-names":false,"suffix":""}],"container-title":"Nature Nanotechnology","id":"ITEM-1","issue":"1","issued":{"date-parts":[["2011"]]},"page":"28-32","publisher":"Nature Publishing Group","title":"Freestanding palladium nanosheets with plasmonic and catalytic properties","type":"article-journal","volume":"6"},"uris":["http://www.mendeley.com/documents/?uuid=f7320063-a262-434f-aec2-4a460dfec45d"]}],"mendeley":{"formattedCitation":"(Xiaoqing Huang et al., 2011)","plainTextFormattedCitation":"(Xiaoqing Huang et al., 2011)","previouslyFormattedCitation":"&lt;sup&gt;32&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Xiaoqing Huang et al., 2011)</w:t>
      </w:r>
      <w:r w:rsidRPr="00FA5925">
        <w:rPr>
          <w:rFonts w:cs="Times New Roman"/>
          <w:szCs w:val="24"/>
        </w:rPr>
        <w:fldChar w:fldCharType="end"/>
      </w:r>
      <w:r w:rsidRPr="00FA5925">
        <w:rPr>
          <w:rFonts w:cs="Times New Roman"/>
          <w:szCs w:val="24"/>
        </w:rPr>
        <w:fldChar w:fldCharType="begin" w:fldLock="1"/>
      </w:r>
      <w:r w:rsidR="0084527E">
        <w:rPr>
          <w:rFonts w:cs="Times New Roman"/>
          <w:szCs w:val="24"/>
        </w:rPr>
        <w:instrText>ADDIN CSL_CITATION {"citationItems":[{"id":"ITEM-1","itemData":{"DOI":"10.1038/ncomms4313","ISSN":"20411723","abstract":"Hydrogels are generally thought to be formed by nano- to micrometre-scale fibres or polymer chains, either physically branched or entangled with each other to trap water. Although there are also anisotropic hydrogels with apparently ordered structures, they are essentially polymer fibre/discrete polymer chains-based network without exception. Here we present a type of polymer-free anisotropic lamellar hydrogels composed of 100-nm-thick water layers sandwiched by two bilayer membranes of a self-assembled nonionic surfactant, hexadecylglyceryl maleate. The hydrogels appear iridescent as a result of Bragg's reflection of visible light from the periodic lamellar plane. The particular lamellar hydrogel with extremely wide water spacing was used as a soft two-dimensional template to synthesize single-crystalline nanosheets in the confined two-dimensional space. As a consequence, flexible, ultrathin and large area single-crystalline gold membranes with atomically flat surface were produced in the hydrogel. The optical and electrical properties were detected on a single gold membrane. © 2014 Macmillan Publishers Limited.","author":[{"dropping-particle":"","family":"Niu","given":"Jian","non-dropping-particle":"","parse-names":false,"suffix":""},{"dropping-particle":"","family":"Wang","given":"Dong","non-dropping-particle":"","parse-names":false,"suffix":""},{"dropping-particle":"","family":"Qin","given":"Haili","non-dropping-particle":"","parse-names":false,"suffix":""},{"dropping-particle":"","family":"Xiong","given":"Xiong","non-dropping-particle":"","parse-names":false,"suffix":""},{"dropping-particle":"","family":"Tan","given":"Pengli","non-dropping-particle":"","parse-names":false,"suffix":""},{"dropping-particle":"","family":"Li","given":"Youyong","non-dropping-particle":"","parse-names":false,"suffix":""},{"dropping-particle":"","family":"Liu","given":"Rui","non-dropping-particle":"","parse-names":false,"suffix":""},{"dropping-particle":"","family":"Lu","given":"Xuxing","non-dropping-particle":"","parse-names":false,"suffix":""},{"dropping-particle":"","family":"Wu","given":"Jian","non-dropping-particle":"","parse-names":false,"suffix":""},{"dropping-particle":"","family":"Zhang","given":"Ting","non-dropping-particle":"","parse-names":false,"suffix":""},{"dropping-particle":"","family":"Ni","given":"Weihai","non-dropping-particle":"","parse-names":false,"suffix":""},{"dropping-particle":"","family":"Jin","given":"Jian","non-dropping-particle":"","parse-names":false,"suffix":""}],"container-title":"Nature Communications","id":"ITEM-1","issued":{"date-parts":[["2014"]]},"page":"1-7","publisher":"Nature Publishing Group","title":"Novel polymer-free iridescent lamellar hydrogel for two-dimensional confined growth of ultrathin gold membranes","type":"article-journal","volume":"5"},"uris":["http://www.mendeley.com/documents/?uuid=e9cbb3e7-cff5-419c-9dfa-c7678239e9b1"]}],"mendeley":{"formattedCitation":"(Niu et al., 2014)","plainTextFormattedCitation":"(Niu et al., 2014)","previouslyFormattedCitation":"&lt;sup&gt;33&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Niu et al., 2014)</w:t>
      </w:r>
      <w:r w:rsidRPr="00FA5925">
        <w:rPr>
          <w:rFonts w:cs="Times New Roman"/>
          <w:szCs w:val="24"/>
        </w:rPr>
        <w:fldChar w:fldCharType="end"/>
      </w:r>
      <w:r w:rsidRPr="00FA5925">
        <w:rPr>
          <w:rFonts w:cs="Times New Roman"/>
          <w:szCs w:val="24"/>
        </w:rPr>
        <w:t xml:space="preserve"> metal oxide nanosheets,</w:t>
      </w:r>
      <w:r w:rsidRPr="00FA5925">
        <w:rPr>
          <w:rFonts w:cs="Times New Roman"/>
          <w:szCs w:val="24"/>
        </w:rPr>
        <w:fldChar w:fldCharType="begin" w:fldLock="1"/>
      </w:r>
      <w:r w:rsidR="0084527E">
        <w:rPr>
          <w:rFonts w:cs="Times New Roman"/>
          <w:szCs w:val="24"/>
        </w:rPr>
        <w:instrText>ADDIN CSL_CITATION {"citationItems":[{"id":"ITEM-1","itemData":{"DOI":"10.1038/ncomms4813","ISSN":"20411723","abstract":"Two-dimensional (2D) transition metal oxide systems present exotic electronic properties and high specific surface areas, and also demonstrate promising applications ranging from electronics to energy storage. Yet, in contrast to other types of nanostructures, the question as to whether we could assemble 2D nanomaterials with an atomic thickness from molecules in a general way, which may give them some interesting properties such as those of graphene, still remains unresolved. Herein, we report a generalized and fundamental approach to molecular self-assembly synthesis of ultrathin 2D nanosheets of transition metal oxides by rationally employing lamellar reverse micelles. It is worth emphasizing that the synthesized crystallized ultrathin transition metal oxide nanosheets possess confined thickness, high specific surface area and chemically reactive facets, so that they could have promising applications in nanostructured electronics, photonics, sensors, and energy conversion and storage devices. © 2014 Macmillan Publishers Limited.","author":[{"dropping-particle":"","family":"Sun","given":"Ziqi","non-dropping-particle":"","parse-names":false,"suffix":""},{"dropping-particle":"","family":"Liao","given":"Ting","non-dropping-particle":"","parse-names":false,"suffix":""},{"dropping-particle":"","family":"Dou","given":"Yuhai","non-dropping-particle":"","parse-names":false,"suffix":""},{"dropping-particle":"","family":"Hwang","given":"Soo Min","non-dropping-particle":"","parse-names":false,"suffix":""},{"dropping-particle":"","family":"Park","given":"Min Sik","non-dropping-particle":"","parse-names":false,"suffix":""},{"dropping-particle":"","family":"Jiang","given":"Lei","non-dropping-particle":"","parse-names":false,"suffix":""},{"dropping-particle":"","family":"Kim","given":"Jung Ho","non-dropping-particle":"","parse-names":false,"suffix":""},{"dropping-particle":"","family":"Dou","given":"Shi Xue","non-dropping-particle":"","parse-names":false,"suffix":""}],"container-title":"Nature Communications","id":"ITEM-1","issue":"May","issued":{"date-parts":[["2014"]]},"publisher":"Nature Publishing Group","title":"Generalized self-assembly of scalable two-dimensional transition metal oxide nanosheets","type":"article-journal","volume":"5"},"uris":["http://www.mendeley.com/documents/?uuid=8559467d-ac31-4e44-9d3e-84eb010381ce"]}],"mendeley":{"formattedCitation":"(Sun et al., 2014)","plainTextFormattedCitation":"(Sun et al., 2014)","previouslyFormattedCitation":"&lt;sup&gt;34&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un et al., 2014)</w:t>
      </w:r>
      <w:r w:rsidRPr="00FA5925">
        <w:rPr>
          <w:rFonts w:cs="Times New Roman"/>
          <w:szCs w:val="24"/>
        </w:rPr>
        <w:fldChar w:fldCharType="end"/>
      </w:r>
      <w:r w:rsidRPr="00FA5925">
        <w:rPr>
          <w:rFonts w:cs="Times New Roman"/>
          <w:szCs w:val="24"/>
        </w:rPr>
        <w:t xml:space="preserve"> perovskite sheets,</w:t>
      </w:r>
      <w:r w:rsidRPr="00FA5925">
        <w:rPr>
          <w:rFonts w:cs="Times New Roman"/>
          <w:szCs w:val="24"/>
        </w:rPr>
        <w:fldChar w:fldCharType="begin" w:fldLock="1"/>
      </w:r>
      <w:r w:rsidR="0084527E">
        <w:rPr>
          <w:rFonts w:cs="Times New Roman"/>
          <w:szCs w:val="24"/>
        </w:rPr>
        <w:instrText xml:space="preserve">ADDIN CSL_CITATION {"citationItems":[{"id":"ITEM-1","itemData":{"DOI":"10.1038/ncomms3431","ISSN":"20411723","abstract":"Two-dimensional materials have been an ideal material platform for constructing flexible ultrathin-film supercapacitors, offering great advantages of flexibility, ultra-thinness and even transparency. Exploring new two-dimensional pseudocapacitive materials with high electrochemical activity is needed to achieve flexible ultrathin-film supercapacitors with higher energy densities. Here we report an inorganic graphene analogue, α 1 -vanadyl phosphate ultrathin nanosheets with less than six atomic layers, as a promising material to construct a flexible ultrathin-film pseudocapacitor in all-solid-state. The material exhibits a high potential plateau of </w:instrText>
      </w:r>
      <w:r w:rsidR="0084527E">
        <w:rPr>
          <w:rFonts w:ascii="Cambria Math" w:cs="Cambria Math" w:hAnsi="Cambria Math"/>
          <w:szCs w:val="24"/>
        </w:rPr>
        <w:instrText>∼</w:instrText>
      </w:r>
      <w:r w:rsidR="0084527E">
        <w:rPr>
          <w:rFonts w:cs="Times New Roman"/>
          <w:szCs w:val="24"/>
        </w:rPr>
        <w:instrText xml:space="preserve"> 1.0 V in aqueous solutions, approaching the electrochemical potential window of water (1.23 V). The as-established flexible supercapacitor achieves a high redox potential (1.0 V) and a high areal capacitance of 8,360.5 μF cm-2, leading to a high energy density of 1.7 mWh cm-2 and a power density of 5.2 mW cm-2. © 2013 Macmillan Publishers Limited. All rights reserved.","author":[{"dropping-particle":"","family":"Wu","given":"Changzheng","non-dropping-particle":"","parse-names":false,"suffix":""},{"dropping-particle":"","family":"Lu","given":"Xiuli","non-dropping-particle":"","parse-names":false,"suffix":""},{"dropping-particle":"","family":"Peng","given":"Lele","non-dropping-particle":"","parse-names":false,"suffix":""},{"dropping-particle":"","family":"Xu","given":"Kun","non-dropping-particle":"","parse-names":false,"suffix":""},{"dropping-particle":"","family":"Peng","given":"Xu","non-dropping-particle":"","parse-names":false,"suffix":""},{"dropping-particle":"","family":"Huang","given":"Jianliu","non-dropping-particle":"","parse-names":false,"suffix":""},{"dropping-particle":"","family":"Yu","given":"Guihua","non-dropping-particle":"","parse-names":false,"suffix":""},{"dropping-particle":"","family":"Xie","given":"Yi","non-dropping-particle":"","parse-names":false,"suffix":""}],"container-title":"Nature Communications","id":"ITEM-1","issued":{"date-parts":[["2013"]]},"page":"1-7","publisher":"Nature Publishing Group","title":"Two-dimensional vanadyl phosphate ultrathin nanosheets for high energy density and flexible pseudocapacitors","type":"article-journal","volume":"4"},"uris":["http://www.mendeley.com/documents/?uuid=a27e2064-48cd-429f-8244-2f9fcb88bb75"]}],"mendeley":{"formattedCitation":"(C. Wu et al., 2013)","plainTextFormattedCitation":"(C. Wu et al., 2013)","previouslyFormattedCitation":"&lt;sup&gt;35&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C. Wu et al., 2013)</w:t>
      </w:r>
      <w:r w:rsidRPr="00FA5925">
        <w:rPr>
          <w:rFonts w:cs="Times New Roman"/>
          <w:szCs w:val="24"/>
        </w:rPr>
        <w:fldChar w:fldCharType="end"/>
      </w:r>
      <w:r w:rsidRPr="00FA5925">
        <w:rPr>
          <w:rFonts w:cs="Times New Roman"/>
          <w:szCs w:val="24"/>
        </w:rPr>
        <w:t xml:space="preserve"> sulfide/selenide nanosheets,</w:t>
      </w:r>
      <w:r w:rsidRPr="00FA5925">
        <w:rPr>
          <w:rFonts w:cs="Times New Roman"/>
          <w:szCs w:val="24"/>
        </w:rPr>
        <w:fldChar w:fldCharType="begin" w:fldLock="1"/>
      </w:r>
      <w:r w:rsidR="0084527E">
        <w:rPr>
          <w:rFonts w:cs="Times New Roman"/>
          <w:szCs w:val="24"/>
        </w:rPr>
        <w:instrText>ADDIN CSL_CITATION {"citationItems":[{"id":"ITEM-1","itemData":{"DOI":"10.1038/nchem.1589","ISSN":"17554330","PMID":"23511414","abstract":"Ultrathin two-dimensional nanosheets of layered transition metal dichalcogenides (TMDs) are fundamentally and technologically intriguing. In contrast to the graphene sheet, they are chemically versatile. Mono- or few-layered TMDs-obtained either through exfoliation of bulk materials or bottom-up syntheses-are direct-gap semiconductors whose bandgap energy, as well as carrier type (n- or p-type), varies between compounds depending on their composition, structure and dimensionality. In this Review, we describe how the tunable electronic structure of TMDs makes them attractive for a variety of applications. They have been investigated as chemically active electrocatalysts for hydrogen evolution and hydrosulfurization, as well as electrically active materials in opto-electronics. Their morphologies and properties are also useful for energy storage applications such as electrodes for Li-ion batteries and supercapacitors. © 2013 Macmillan Publishers Limited. All rights reserved.","author":[{"dropping-particle":"","family":"Chhowalla","given":"Manish","non-dropping-particle":"","parse-names":false,"suffix":""},{"dropping-particle":"","family":"Shin","given":"Hyeon Suk","non-dropping-particle":"","parse-names":false,"suffix":""},{"dropping-particle":"","family":"Eda","given":"Goki","non-dropping-particle":"","parse-names":false,"suffix":""},{"dropping-particle":"","family":"Li","given":"Lain Jong","non-dropping-particle":"","parse-names":false,"suffix":""},{"dropping-particle":"","family":"Loh","given":"Kian Ping","non-dropping-particle":"","parse-names":false,"suffix":""},{"dropping-particle":"","family":"Zhang","given":"Hua","non-dropping-particle":"","parse-names":false,"suffix":""}],"container-title":"Nature Chemistry","id":"ITEM-1","issue":"4","issued":{"date-parts":[["2013"]]},"page":"263-275","publisher":"Nature Publishing Group","title":"The chemistry of two-dimensional layered transition metal dichalcogenide nanosheets","type":"article-journal","volume":"5"},"uris":["http://www.mendeley.com/documents/?uuid=11088dfc-f724-49fc-8d9b-59d39697e867"]}],"mendeley":{"formattedCitation":"(Chhowalla et al., 2013)","plainTextFormattedCitation":"(Chhowalla et al., 2013)","previouslyFormattedCitation":"&lt;sup&gt;36&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Chhowalla et al., 2013)</w:t>
      </w:r>
      <w:r w:rsidRPr="00FA5925">
        <w:rPr>
          <w:rFonts w:cs="Times New Roman"/>
          <w:szCs w:val="24"/>
        </w:rPr>
        <w:fldChar w:fldCharType="end"/>
      </w:r>
      <w:r w:rsidRPr="00FA5925">
        <w:rPr>
          <w:rFonts w:cs="Times New Roman"/>
          <w:szCs w:val="24"/>
        </w:rPr>
        <w:fldChar w:fldCharType="begin" w:fldLock="1"/>
      </w:r>
      <w:r w:rsidR="0084527E">
        <w:rPr>
          <w:rFonts w:cs="Times New Roman"/>
          <w:szCs w:val="24"/>
        </w:rPr>
        <w:instrText>ADDIN CSL_CITATION {"citationItems":[{"id":"ITEM-1","itemData":{"DOI":"10.1002/ange.201304337","ISSN":"0044-8249","abstract":"A new metallic 2D material with high electrical conductivity (1×10(3) S m(-1)) consists of VSe2 ultrathin nanosheets with 4-8 Se-V-Se atomic layers. This is the first 2D transition-metal dichalcogenide with intrinsic room-temperature ferromagnetism. The nanosheets increase the charge-density-wave transition temperature to 135 K by dimensional reduction.","author":[{"dropping-particle":"","family":"Xu","given":"Kun","non-dropping-particle":"","parse-names":false,"suffix":""},{"dropping-particle":"","family":"Chen","given":"Pengzuo","non-dropping-particle":"","parse-names":false,"suffix":""},{"dropping-particle":"","family":"Li","given":"Xiuling","non-dropping-particle":"","parse-names":false,"suffix":""},{"dropping-particle":"","family":"Wu","given":"Changzheng","non-dropping-particle":"","parse-names":false,"suffix":""},{"dropping-particle":"","family":"Guo","given":"Yuqiao","non-dropping-particle":"","parse-names":false,"suffix":""},{"dropping-particle":"","family":"Zhao","given":"Jiyin","non-dropping-particle":"","parse-names":false,"suffix":""},{"dropping-particle":"","family":"Wu","given":"Xiaojun","non-dropping-particle":"","parse-names":false,"suffix":""},{"dropping-particle":"","family":"Xie","given":"Yi","non-dropping-particle":"","parse-names":false,"suffix":""}],"container-title":"Angewandte Chemie","id":"ITEM-1","issue":"40","issued":{"date-parts":[["2013"]]},"page":"10671-10675","title":"Ultrathin Nanosheets of Vanadium Diselenide: A Metallic Two-Dimensional Material with Ferromagnetic Charge-Density-Wave Behavior","type":"article-journal","volume":"125"},"uris":["http://www.mendeley.com/documents/?uuid=149aa7bd-6f27-49ff-9dcb-d90d2ab87113"]}],"mendeley":{"formattedCitation":"(Xu et al., 2013)","plainTextFormattedCitation":"(Xu et al., 2013)","previouslyFormattedCitation":"&lt;sup&gt;37&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Xu et al., 2013)</w:t>
      </w:r>
      <w:r w:rsidRPr="00FA5925">
        <w:rPr>
          <w:rFonts w:cs="Times New Roman"/>
          <w:szCs w:val="24"/>
        </w:rPr>
        <w:fldChar w:fldCharType="end"/>
      </w:r>
      <w:r w:rsidRPr="00FA5925">
        <w:rPr>
          <w:rFonts w:cs="Times New Roman"/>
          <w:szCs w:val="24"/>
        </w:rPr>
        <w:t xml:space="preserve"> zeolites </w:t>
      </w:r>
      <w:r w:rsidRPr="00FA5925">
        <w:rPr>
          <w:rFonts w:cs="Times New Roman"/>
          <w:szCs w:val="24"/>
        </w:rPr>
        <w:fldChar w:fldCharType="begin" w:fldLock="1"/>
      </w:r>
      <w:r w:rsidR="0084527E">
        <w:rPr>
          <w:rFonts w:cs="Times New Roman"/>
          <w:szCs w:val="24"/>
        </w:rPr>
        <w:instrText>ADDIN CSL_CITATION {"citationItems":[{"id":"ITEM-1","itemData":{"author":[{"dropping-particle":"","family":"Roth","given":"Wieslaw J","non-dropping-particle":"","parse-names":false,"suffix":""},{"dropping-particle":"","family":"Nachtigall","given":"Petr","non-dropping-particle":"","parse-names":false,"suffix":""},{"dropping-particle":"","family":"Morris","given":"Russell E","non-dropping-particle":"","parse-names":false,"suffix":""},{"dropping-particle":"","family":"Jir","given":"C","non-dropping-particle":"","parse-names":false,"suffix":""}],"id":"ITEM-1","issued":{"date-parts":[["2014"]]},"title":"Two-Dimensional Zeolites : Current Status and Perspectives","type":"article-journal"},"uris":["http://www.mendeley.com/documents/?uuid=d7c4146b-fc5b-4e3a-a4b3-b602e70d0970"]}],"mendeley":{"formattedCitation":"(Roth et al., 2014)","plainTextFormattedCitation":"(Roth et al., 2014)","previouslyFormattedCitation":"&lt;sup&gt;38&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Roth et al., 2014)</w:t>
      </w:r>
      <w:r w:rsidRPr="00FA5925">
        <w:rPr>
          <w:rFonts w:cs="Times New Roman"/>
          <w:szCs w:val="24"/>
        </w:rPr>
        <w:fldChar w:fldCharType="end"/>
      </w:r>
      <w:r w:rsidRPr="00FA5925">
        <w:rPr>
          <w:rFonts w:cs="Times New Roman"/>
          <w:szCs w:val="24"/>
        </w:rPr>
        <w:t xml:space="preserve"> and hybrid materials.</w:t>
      </w:r>
      <w:r w:rsidRPr="00FA5925">
        <w:rPr>
          <w:rFonts w:cs="Times New Roman"/>
          <w:szCs w:val="24"/>
        </w:rPr>
        <w:fldChar w:fldCharType="begin" w:fldLock="1"/>
      </w:r>
      <w:r w:rsidR="0084527E">
        <w:rPr>
          <w:rFonts w:cs="Times New Roman"/>
          <w:szCs w:val="24"/>
        </w:rPr>
        <w:instrText>ADDIN CSL_CITATION {"citationItems":[{"id":"ITEM-1","itemData":{"DOI":"10.1002/adma.201304964","ISSN":"15214095","abstract":"Two-dimensional (2D) nanomaterials, such as graphene and transition metal dichalcogenides (TMDs), receive a lot of attention, because of their intriguing properties and wide applications in catalysis, energy-storage devices, electronics, optoelectronics, and so on. To further enhance the performance of their application, these 2D nanomaterials are hybridized with other functional nanostructures. In this review, the latest studies of 2D nanomaterial-based hybrid nanostructures are discussed, focusing on their preparation methods, properties, and applications. © 2014 WILEY-VCH Verlag GmbH &amp; Co. KGaA, Weinheim.","author":[{"dropping-particle":"","family":"Huang","given":"Xiao","non-dropping-particle":"","parse-names":false,"suffix":""},{"dropping-particle":"","family":"Tan","given":"Chaoliang","non-dropping-particle":"","parse-names":false,"suffix":""},{"dropping-particle":"","family":"Yin","given":"Zongyou","non-dropping-particle":"","parse-names":false,"suffix":""},{"dropping-particle":"","family":"Zhang","given":"Hua","non-dropping-particle":"","parse-names":false,"suffix":""}],"container-title":"Advanced Materials","id":"ITEM-1","issue":"14","issued":{"date-parts":[["2014"]]},"page":"2185-2204","title":"25th anniversary article: Hybrid nanostructures based on two-dimensional nanomaterials","type":"article-journal","volume":"26"},"uris":["http://www.mendeley.com/documents/?uuid=9fb80cdc-1797-4cfb-8eeb-87d9f307986f"]}],"mendeley":{"formattedCitation":"(Xiao Huang et al., 2014)","plainTextFormattedCitation":"(Xiao Huang et al., 2014)","previouslyFormattedCitation":"&lt;sup&gt;39&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Xiao Huang et al., 2014)</w:t>
      </w:r>
      <w:r w:rsidRPr="00FA5925">
        <w:rPr>
          <w:rFonts w:cs="Times New Roman"/>
          <w:szCs w:val="24"/>
        </w:rPr>
        <w:fldChar w:fldCharType="end"/>
      </w:r>
      <w:r w:rsidRPr="00FA5925">
        <w:rPr>
          <w:rFonts w:cs="Times New Roman"/>
          <w:szCs w:val="24"/>
        </w:rPr>
        <w:t xml:space="preserve"> Such nanosheets have a </w:t>
      </w:r>
      <w:r w:rsidR="003847F7">
        <w:rPr>
          <w:rFonts w:cs="Times New Roman"/>
          <w:szCs w:val="24"/>
        </w:rPr>
        <w:t>large</w:t>
      </w:r>
      <w:r w:rsidRPr="00FA5925">
        <w:rPr>
          <w:rFonts w:cs="Times New Roman"/>
          <w:szCs w:val="24"/>
        </w:rPr>
        <w:t xml:space="preserve"> specific surface area as well as </w:t>
      </w:r>
      <w:r w:rsidR="003847F7">
        <w:rPr>
          <w:rFonts w:cs="Times New Roman"/>
          <w:szCs w:val="24"/>
        </w:rPr>
        <w:t>outstanding</w:t>
      </w:r>
      <w:r w:rsidRPr="00FA5925">
        <w:rPr>
          <w:rFonts w:cs="Times New Roman"/>
          <w:szCs w:val="24"/>
        </w:rPr>
        <w:t xml:space="preserve"> optical, electrical, mechanical and thermal </w:t>
      </w:r>
      <w:r w:rsidR="003847F7">
        <w:rPr>
          <w:rFonts w:cs="Times New Roman"/>
          <w:szCs w:val="24"/>
        </w:rPr>
        <w:t>characteristics</w:t>
      </w:r>
      <w:r w:rsidRPr="00FA5925">
        <w:rPr>
          <w:rFonts w:cs="Times New Roman"/>
          <w:szCs w:val="24"/>
        </w:rPr>
        <w:t xml:space="preserve">, and hence a lot of potential applications in the fields of energy conversion and storage, catalysis, sensing, optoelectronics and photovoltaic devices. </w:t>
      </w:r>
      <w:r w:rsidRPr="00FA5925">
        <w:rPr>
          <w:rFonts w:cs="Times New Roman"/>
          <w:szCs w:val="24"/>
        </w:rPr>
        <w:fldChar w:fldCharType="begin" w:fldLock="1"/>
      </w:r>
      <w:r w:rsidR="0084527E">
        <w:rPr>
          <w:rFonts w:cs="Times New Roman"/>
          <w:szCs w:val="24"/>
        </w:rPr>
        <w:instrText>ADDIN CSL_CITATION {"citationItems":[{"id":"ITEM-1","itemData":{"author":[{"dropping-particle":"","family":"Chen","given":"Da","non-dropping-particle":"","parse-names":false,"suffix":""},{"dropping-particle":"","family":"Feng","given":"Hongbin","non-dropping-particle":"","parse-names":false,"suffix":""},{"dropping-particle":"","family":"Li","given":"Jinghong","non-dropping-particle":"","parse-names":false,"suffix":""}],"id":"ITEM-1","issued":{"date-parts":[["2012"]]},"title":"Graphene Oxide : Preparation , Functionalization , and Electrochemical Applications","type":"article-journal"},"uris":["http://www.mendeley.com/documents/?uuid=dee16989-7728-405b-a8ce-ba27cdf4baa4"]},{"id":"ITEM-2","itemData":{"author":[{"dropping-particle":"","family":"Georgakilas","given":"Vasilios","non-dropping-particle":"","parse-names":false,"suffix":""},{"dropping-particle":"","family":"Otyepka","given":"Michal","non-dropping-particle":"","parse-names":false,"suffix":""},{"dropping-particle":"","family":"Bourlinos","given":"Athanasios B","non-dropping-particle":"","parse-names":false,"suffix":""},{"dropping-particle":"","family":"Chandra","given":"Vimlesh","non-dropping-particle":"","parse-names":false,"suffix":""},{"dropping-particle":"","family":"Kim","given":"Namdong","non-dropping-particle":"","parse-names":false,"suffix":""},{"dropping-particle":"","family":"Kemp","given":"K Christian","non-dropping-particle":"","parse-names":false,"suffix":""},{"dropping-particle":"","family":"Hobza","given":"Pavel","non-dropping-particle":"","parse-names":false,"suffix":""},{"dropping-particle":"","family":"Zboril","given":"Radek","non-dropping-particle":"","parse-names":false,"suffix":""},{"dropping-particle":"","family":"Kim","given":"Kwang S","non-dropping-particle":"","parse-names":false,"suffix":""}],"id":"ITEM-2","issued":{"date-parts":[["2012"]]},"title":"Functionalization of Graphene : Covalent and Non-Covalent Approaches , Derivatives and Applications","type":"article-journal"},"uris":["http://www.mendeley.com/documents/?uuid=6fd496ab-7dc0-4f77-b52c-00c876aaee6a"]},{"id":"ITEM-3","itemData":{"DOI":"10.1039/c2cs35396b","author":[{"dropping-particle":"","family":"Review","given":"Tutorial","non-dropping-particle":"","parse-names":false,"suffix":""}],"id":"ITEM-3","issued":{"date-parts":[["2013"]]},"page":"4532-4542","title":"Chem Soc Rev with carbon nanotubes and graphene and their","type":"article-journal"},"uris":["http://www.mendeley.com/documents/?uuid=744f7e04-342f-4fb6-b1c8-9bc6d20f0a7d"]},{"id":"ITEM-4","itemData":{"DOI":"10.1002/anie.201301548","author":[{"dropping-particle":"","family":"Rao","given":"C N R","non-dropping-particle":"","parse-names":false,"suffix":""},{"dropping-particle":"","family":"Matte","given":"H S S Ramakrishna","non-dropping-particle":"","parse-names":false,"suffix":""},{"dropping-particle":"","family":"Maitra","given":"Urmimala","non-dropping-particle":"","parse-names":false,"suffix":""}],"id":"ITEM-4","issued":{"date-parts":[["2013"]]},"page":"13162-13185","title":"Graphene Analogues of Inorganic Layered Materials Angewandte","type":"article-journal"},"uris":["http://www.mendeley.com/documents/?uuid=a703b224-ca82-4735-aab2-d9ae83e4fe15"]}],"mendeley":{"formattedCitation":"(Chen et al., 2012; Georgakilas et al., 2012; Rao et al., 2013; Review, 2013)","plainTextFormattedCitation":"(Chen et al., 2012; Georgakilas et al., 2012; Rao et al., 2013; Review, 2013)","previouslyFormattedCitation":"&lt;sup&gt;40–43&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Chen et al., 2012; Georgakilas et al., 2012; Rao et al., 2013; Review, 2013)</w:t>
      </w:r>
      <w:r w:rsidRPr="00FA5925">
        <w:rPr>
          <w:rFonts w:cs="Times New Roman"/>
          <w:szCs w:val="24"/>
        </w:rPr>
        <w:fldChar w:fldCharType="end"/>
      </w:r>
    </w:p>
    <w:p w14:paraId="7E8D4834" w14:textId="77777777" w:rsidP="003847F7" w:rsidR="003847F7" w:rsidRDefault="0092211B">
      <w:pPr>
        <w:spacing w:line="480" w:lineRule="auto"/>
        <w:rPr>
          <w:rFonts w:cs="Times New Roman"/>
          <w:szCs w:val="24"/>
        </w:rPr>
      </w:pPr>
      <w:r w:rsidRPr="00FA5925">
        <w:rPr>
          <w:rFonts w:cs="Times New Roman"/>
          <w:szCs w:val="24"/>
        </w:rPr>
        <w:t xml:space="preserve">Wenzel </w:t>
      </w:r>
      <w:r w:rsidRPr="00FA5925">
        <w:rPr>
          <w:rFonts w:cs="Times New Roman"/>
          <w:i/>
          <w:iCs/>
          <w:szCs w:val="24"/>
        </w:rPr>
        <w:t>et al.</w:t>
      </w:r>
      <w:r w:rsidRPr="00FA5925">
        <w:rPr>
          <w:rFonts w:cs="Times New Roman"/>
          <w:szCs w:val="24"/>
        </w:rPr>
        <w:t xml:space="preserve"> reported a new alkylamine based synthesis method for nanocrystalline tungsten nitride (WN</w:t>
      </w:r>
      <w:r w:rsidRPr="00FA5925">
        <w:rPr>
          <w:rFonts w:cs="Times New Roman"/>
          <w:szCs w:val="24"/>
          <w:vertAlign w:val="subscript"/>
        </w:rPr>
        <w:t>x</w:t>
      </w:r>
      <w:r w:rsidRPr="00FA5925">
        <w:rPr>
          <w:rFonts w:cs="Times New Roman"/>
          <w:szCs w:val="24"/>
        </w:rPr>
        <w:t>) aggregates and nanosheets with controlled morphology.</w:t>
      </w:r>
      <w:r w:rsidRPr="00FA5925">
        <w:rPr>
          <w:rFonts w:cs="Times New Roman"/>
          <w:szCs w:val="24"/>
        </w:rPr>
        <w:fldChar w:fldCharType="begin" w:fldLock="1"/>
      </w:r>
      <w:r w:rsidR="0084527E">
        <w:rPr>
          <w:rFonts w:cs="Times New Roman"/>
          <w:szCs w:val="24"/>
        </w:rPr>
        <w:instrText>ADDIN CSL_CITATION {"citationItems":[{"id":"ITEM-1","itemData":{"DOI":"10.1039/d1ra04448f","author":[{"dropping-particle":"","family":"Wenzel","given":"Olivia","non-dropping-particle":"","parse-names":false,"suffix":""},{"dropping-particle":"","family":"Rein","given":"Viktor","non-dropping-particle":"","parse-names":false,"suffix":""},{"dropping-particle":"","family":"Hugenschmidt","given":"Milena","non-dropping-particle":"","parse-names":false,"suffix":""}],"id":"ITEM-1","issued":{"date-parts":[["2021"]]},"page":"28198-28210","publisher":"Royal Society of Chemistry","title":"and crystal structure of tungsten nitride","type":"article-journal"},"uris":["http://www.mendeley.com/documents/?uuid=2bfe8c29-edb4-4b6d-b76c-4f5fa3e0018f"]}],"mendeley":{"formattedCitation":"(Wenzel et al., 2021)","plainTextFormattedCitation":"(Wenzel et al., 2021)","previouslyFormattedCitation":"&lt;sup&gt;44&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Wenzel et al., 2021)</w:t>
      </w:r>
      <w:r w:rsidRPr="00FA5925">
        <w:rPr>
          <w:rFonts w:cs="Times New Roman"/>
          <w:szCs w:val="24"/>
        </w:rPr>
        <w:fldChar w:fldCharType="end"/>
      </w:r>
      <w:r w:rsidRPr="00FA5925">
        <w:rPr>
          <w:rFonts w:cs="Times New Roman"/>
          <w:szCs w:val="24"/>
        </w:rPr>
        <w:t xml:space="preserve"> WN</w:t>
      </w:r>
      <w:r w:rsidRPr="00FA5925">
        <w:rPr>
          <w:rFonts w:cs="Times New Roman"/>
          <w:szCs w:val="24"/>
          <w:vertAlign w:val="subscript"/>
        </w:rPr>
        <w:t xml:space="preserve">x </w:t>
      </w:r>
      <w:r w:rsidRPr="00FA5925">
        <w:rPr>
          <w:rFonts w:cs="Times New Roman"/>
          <w:szCs w:val="24"/>
        </w:rPr>
        <w:t>nanosheets and nanocrystalline aggregates produced depend on the concentration of long-</w:t>
      </w:r>
      <w:r w:rsidRPr="00FA5925">
        <w:rPr>
          <w:rFonts w:cs="Times New Roman"/>
          <w:szCs w:val="24"/>
        </w:rPr>
        <w:lastRenderedPageBreak/>
        <w:t>chain amine surfactants. The N content of the synthesized materials increases as the amine concentration increases, resulting in the phase shift from the cubic WN</w:t>
      </w:r>
      <w:r w:rsidRPr="00FA5925">
        <w:rPr>
          <w:rFonts w:cs="Times New Roman"/>
          <w:szCs w:val="24"/>
          <w:vertAlign w:val="subscript"/>
        </w:rPr>
        <w:t>x</w:t>
      </w:r>
      <w:r w:rsidRPr="00FA5925">
        <w:rPr>
          <w:rFonts w:cs="Times New Roman"/>
          <w:szCs w:val="24"/>
        </w:rPr>
        <w:t xml:space="preserve"> phase with concentration up to 50 atomic % N to the hexagonal phase with higher N concentration. The morphology of the materials changes from nanocrystalline aggregates to nanosheets as a result of this process. Fig.1 shows the WN</w:t>
      </w:r>
      <w:r w:rsidRPr="00FA5925">
        <w:rPr>
          <w:rFonts w:cs="Times New Roman"/>
          <w:szCs w:val="24"/>
          <w:vertAlign w:val="subscript"/>
        </w:rPr>
        <w:t xml:space="preserve">x </w:t>
      </w:r>
      <w:r w:rsidRPr="00FA5925">
        <w:rPr>
          <w:rFonts w:cs="Times New Roman"/>
          <w:szCs w:val="24"/>
        </w:rPr>
        <w:t>nanosheets with several inhomogeneities of length approximately 450 nm. Fig</w:t>
      </w:r>
      <w:r w:rsidR="0020410E">
        <w:rPr>
          <w:rFonts w:cs="Times New Roman"/>
          <w:szCs w:val="24"/>
        </w:rPr>
        <w:t>ure</w:t>
      </w:r>
      <w:r w:rsidRPr="00FA5925">
        <w:rPr>
          <w:rFonts w:cs="Times New Roman"/>
          <w:szCs w:val="24"/>
        </w:rPr>
        <w:t>.</w:t>
      </w:r>
      <w:r w:rsidR="00464411">
        <w:rPr>
          <w:rFonts w:cs="Times New Roman"/>
          <w:szCs w:val="24"/>
        </w:rPr>
        <w:t>2</w:t>
      </w:r>
      <w:r w:rsidRPr="00FA5925">
        <w:rPr>
          <w:rFonts w:cs="Times New Roman"/>
          <w:szCs w:val="24"/>
        </w:rPr>
        <w:t>(a) shows bright-field scanning transmission electron microscopy (BF-STEM) image in which contrast inhomogeneities within the sheet and on the lacey film can be partially attributed to contaminations. Fig</w:t>
      </w:r>
      <w:r w:rsidR="0020410E">
        <w:rPr>
          <w:rFonts w:cs="Times New Roman"/>
          <w:szCs w:val="24"/>
        </w:rPr>
        <w:t>ure</w:t>
      </w:r>
      <w:r w:rsidRPr="00FA5925">
        <w:rPr>
          <w:rFonts w:cs="Times New Roman"/>
          <w:szCs w:val="24"/>
        </w:rPr>
        <w:t>.</w:t>
      </w:r>
      <w:r w:rsidR="00464411">
        <w:rPr>
          <w:rFonts w:cs="Times New Roman"/>
          <w:szCs w:val="24"/>
        </w:rPr>
        <w:t>2</w:t>
      </w:r>
      <w:r w:rsidRPr="00FA5925">
        <w:rPr>
          <w:rFonts w:cs="Times New Roman"/>
          <w:szCs w:val="24"/>
        </w:rPr>
        <w:t>(b) shows topography sensitive secondary-electron scanning electron microscopy (SE-SEM) image which exhibits irregular bright and dark spots on the nanosheets. The inset (Fig.</w:t>
      </w:r>
      <w:r w:rsidR="00464411">
        <w:rPr>
          <w:rFonts w:cs="Times New Roman"/>
          <w:szCs w:val="24"/>
        </w:rPr>
        <w:t>2</w:t>
      </w:r>
      <w:r w:rsidRPr="00FA5925">
        <w:rPr>
          <w:rFonts w:cs="Times New Roman"/>
          <w:szCs w:val="24"/>
        </w:rPr>
        <w:t>(c)) shows the bright rims around the dark region indicates that they are on the nanosheet’s surface. The atomic-number and material density dependence of SE imaging could explain why they have a darker contrast while being above WN</w:t>
      </w:r>
      <w:r w:rsidRPr="00FA5925">
        <w:rPr>
          <w:rFonts w:cs="Times New Roman"/>
          <w:szCs w:val="24"/>
          <w:vertAlign w:val="subscript"/>
        </w:rPr>
        <w:t>x</w:t>
      </w:r>
      <w:r w:rsidRPr="00FA5925">
        <w:rPr>
          <w:rFonts w:cs="Times New Roman"/>
          <w:szCs w:val="24"/>
        </w:rPr>
        <w:t>.</w:t>
      </w:r>
    </w:p>
    <w:p w14:paraId="0BDF6EDA" w14:textId="0D17DE91" w:rsidP="003847F7" w:rsidR="0092211B" w:rsidRDefault="00E2477A" w:rsidRPr="003847F7">
      <w:pPr>
        <w:spacing w:line="480" w:lineRule="auto"/>
        <w:rPr>
          <w:rFonts w:cs="Times New Roman"/>
          <w:szCs w:val="24"/>
        </w:rPr>
      </w:pPr>
      <w:r>
        <w:rPr>
          <w:noProof/>
          <w14:ligatures w14:val="standardContextual"/>
        </w:rPr>
        <mc:AlternateContent>
          <mc:Choice Requires="wpg">
            <w:drawing>
              <wp:anchor allowOverlap="1" behindDoc="0" distB="0" distL="114300" distR="114300" distT="0" layoutInCell="1" locked="0" relativeHeight="251671552" simplePos="0" wp14:anchorId="2DE3D58F" wp14:editId="23D29862">
                <wp:simplePos x="0" y="0"/>
                <wp:positionH relativeFrom="column">
                  <wp:posOffset>0</wp:posOffset>
                </wp:positionH>
                <wp:positionV relativeFrom="paragraph">
                  <wp:posOffset>0</wp:posOffset>
                </wp:positionV>
                <wp:extent cx="5629275" cy="3096260"/>
                <wp:effectExtent b="8890" l="0" r="9525" t="0"/>
                <wp:wrapTopAndBottom/>
                <wp:docPr id="1149678762" name="Group 3"/>
                <wp:cNvGraphicFramePr/>
                <a:graphic xmlns:a="http://schemas.openxmlformats.org/drawingml/2006/main">
                  <a:graphicData uri="http://schemas.microsoft.com/office/word/2010/wordprocessingGroup">
                    <wpg:wgp>
                      <wpg:cNvGrpSpPr/>
                      <wpg:grpSpPr>
                        <a:xfrm>
                          <a:off x="0" y="0"/>
                          <a:ext cx="5629275" cy="3096260"/>
                          <a:chOff x="0" y="0"/>
                          <a:chExt cx="5629275" cy="3096260"/>
                        </a:xfrm>
                      </wpg:grpSpPr>
                      <pic:pic xmlns:pic="http://schemas.openxmlformats.org/drawingml/2006/picture">
                        <pic:nvPicPr>
                          <pic:cNvPr descr="Map&#10;&#10;Description automatically generated" id="1026" name="Picture 2">
                            <a:extLst>
                              <a:ext uri="{FF2B5EF4-FFF2-40B4-BE49-F238E27FC236}">
                                <a16:creationId xmlns:a16="http://schemas.microsoft.com/office/drawing/2014/main" id="{F58EDE95-DFF6-4D12-8E47-A72AE5B22D3A}"/>
                              </a:ext>
                            </a:extLst>
                          </pic:cNvPr>
                          <pic:cNvPicPr>
                            <a:picLocks noChangeAspect="1"/>
                          </pic:cNvPicPr>
                        </pic:nvPicPr>
                        <pic:blipFill>
                          <a:blip cstate="print" r:embed="rId8">
                            <a:extLst>
                              <a:ext uri="{28A0092B-C50C-407E-A947-70E740481C1C}">
                                <a14:useLocalDpi xmlns:a14="http://schemas.microsoft.com/office/drawing/2010/main" val="0"/>
                              </a:ext>
                            </a:extLst>
                          </a:blip>
                          <a:srcRect/>
                          <a:stretch>
                            <a:fillRect/>
                          </a:stretch>
                        </pic:blipFill>
                        <pic:spPr bwMode="auto">
                          <a:xfrm>
                            <a:off x="0" y="0"/>
                            <a:ext cx="5629275" cy="1988185"/>
                          </a:xfrm>
                          <a:prstGeom prst="rect">
                            <a:avLst/>
                          </a:prstGeom>
                          <a:noFill/>
                        </pic:spPr>
                      </pic:pic>
                      <wps:wsp>
                        <wps:cNvPr id="545488543" name="Text Box 1"/>
                        <wps:cNvSpPr txBox="1"/>
                        <wps:spPr>
                          <a:xfrm>
                            <a:off x="0" y="2044700"/>
                            <a:ext cx="5629275" cy="1051560"/>
                          </a:xfrm>
                          <a:prstGeom prst="rect">
                            <a:avLst/>
                          </a:prstGeom>
                          <a:solidFill>
                            <a:prstClr val="white"/>
                          </a:solidFill>
                          <a:ln>
                            <a:noFill/>
                          </a:ln>
                        </wps:spPr>
                        <wps:txbx>
                          <w:txbxContent>
                            <w:p w14:paraId="13450D10" w14:textId="45B2D045" w:rsidP="00E2477A" w:rsidR="00E2477A" w:rsidRDefault="00E2477A" w:rsidRPr="00E2477A">
                              <w:pPr>
                                <w:autoSpaceDE w:val="0"/>
                                <w:autoSpaceDN w:val="0"/>
                                <w:adjustRightInd w:val="0"/>
                                <w:spacing w:after="0"/>
                                <w:rPr>
                                  <w:rFonts w:cs="Times New Roman"/>
                                  <w:szCs w:val="24"/>
                                </w:rPr>
                              </w:pPr>
                              <w:r w:rsidRPr="00E2477A">
                                <w:rPr>
                                  <w:b/>
                                  <w:bCs/>
                                </w:rPr>
                                <w:t>Figure 2</w:t>
                              </w:r>
                              <w:r>
                                <w:rPr>
                                  <w:rFonts w:cs="Times New Roman"/>
                                  <w:szCs w:val="24"/>
                                </w:rPr>
                                <w:t>.</w:t>
                              </w:r>
                              <w:r w:rsidRPr="00E2477A">
                                <w:rPr>
                                  <w:rFonts w:cs="Times New Roman"/>
                                  <w:szCs w:val="24"/>
                                </w:rPr>
                                <w:t xml:space="preserve"> (a) BF-STEM and (b) SE-SEM images of WNx nanosheet with several inhomogeneities taken from the same region at 30 keV in a scanning electron microscope. Inset (c) shows a magnified region of (b). (Reproduced with permission from ref</w:t>
                              </w:r>
                              <w:r w:rsidR="003847F7">
                                <w:rPr>
                                  <w:rFonts w:cs="Times New Roman"/>
                                  <w:szCs w:val="24"/>
                                </w:rPr>
                                <w:t>erence</w:t>
                              </w:r>
                              <w:r w:rsidRPr="00E2477A">
                                <w:rPr>
                                  <w:rFonts w:cs="Times New Roman"/>
                                  <w:szCs w:val="24"/>
                                </w:rPr>
                                <w:t xml:space="preserve">. </w:t>
                              </w:r>
                              <w:r w:rsidRPr="00E2477A">
                                <w:rPr>
                                  <w:rFonts w:cs="Times New Roman"/>
                                  <w:szCs w:val="24"/>
                                </w:rPr>
                                <w:fldChar w:fldCharType="begin" w:fldLock="1"/>
                              </w:r>
                              <w:r w:rsidR="0084527E">
                                <w:rPr>
                                  <w:rFonts w:cs="Times New Roman"/>
                                  <w:szCs w:val="24"/>
                                </w:rPr>
                                <w:instrText>ADDIN CSL_CITATION {"citationItems":[{"id":"ITEM-1","itemData":{"DOI":"10.1039/d1ra04448f","author":[{"dropping-particle":"","family":"Wenzel","given":"Olivia","non-dropping-particle":"","parse-names":false,"suffix":""},{"dropping-particle":"","family":"Rein","given":"Viktor","non-dropping-particle":"","parse-names":false,"suffix":""},{"dropping-particle":"","family":"Hugenschmidt","given":"Milena","non-dropping-particle":"","parse-names":false,"suffix":""}],"id":"ITEM-1","issued":{"date-parts":[["2021"]]},"page":"28198-28210","publisher":"Royal Society of Chemistry","title":"and crystal structure of tungsten nitride","type":"article-journal"},"uris":["http://www.mendeley.com/documents/?uuid=2bfe8c29-edb4-4b6d-b76c-4f5fa3e0018f"]}],"mendeley":{"formattedCitation":"(Wenzel et al., 2021)","plainTextFormattedCitation":"(Wenzel et al., 2021)","previouslyFormattedCitation":"&lt;sup&gt;44&lt;/sup&gt;"},"properties":{"noteIndex":0},"schema":"https://github.com/citation-style-language/schema/raw/master/csl-citation.json"}</w:instrText>
                              </w:r>
                              <w:r w:rsidRPr="00E2477A">
                                <w:rPr>
                                  <w:rFonts w:cs="Times New Roman"/>
                                  <w:szCs w:val="24"/>
                                </w:rPr>
                                <w:fldChar w:fldCharType="separate"/>
                              </w:r>
                              <w:r w:rsidR="0084527E" w:rsidRPr="0084527E">
                                <w:rPr>
                                  <w:rFonts w:cs="Times New Roman"/>
                                  <w:noProof/>
                                  <w:szCs w:val="24"/>
                                </w:rPr>
                                <w:t>(Wenzel et al., 2021)</w:t>
                              </w:r>
                              <w:r w:rsidRPr="00E2477A">
                                <w:rPr>
                                  <w:rFonts w:cs="Times New Roman"/>
                                  <w:szCs w:val="24"/>
                                </w:rPr>
                                <w:fldChar w:fldCharType="end"/>
                              </w:r>
                              <w:r w:rsidRPr="00E2477A">
                                <w:rPr>
                                  <w:rFonts w:cs="Times New Roman"/>
                                  <w:szCs w:val="24"/>
                                </w:rPr>
                                <w:t>)</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r w:rsidR="0092211B" w:rsidRPr="00FA5925">
        <w:rPr>
          <w:rFonts w:cs="Times New Roman"/>
          <w:szCs w:val="24"/>
        </w:rPr>
        <w:t xml:space="preserve">Shu </w:t>
      </w:r>
      <w:r w:rsidR="0092211B" w:rsidRPr="00FA5925">
        <w:rPr>
          <w:rFonts w:cs="Times New Roman"/>
          <w:i/>
          <w:iCs/>
          <w:szCs w:val="24"/>
        </w:rPr>
        <w:t xml:space="preserve">et al. </w:t>
      </w:r>
      <w:r w:rsidR="0092211B" w:rsidRPr="00FA5925">
        <w:rPr>
          <w:rFonts w:cs="Times New Roman"/>
          <w:szCs w:val="24"/>
        </w:rPr>
        <w:t>reported a simple one-step hydrothermal process for the synthesis of 2D ultrathin nickel-cobalt phosphate nanosheets for electrochemical sensing.</w:t>
      </w:r>
      <w:r w:rsidR="0092211B" w:rsidRPr="00FA5925">
        <w:rPr>
          <w:rFonts w:cs="Times New Roman"/>
          <w:szCs w:val="24"/>
        </w:rPr>
        <w:fldChar w:fldCharType="begin" w:fldLock="1"/>
      </w:r>
      <w:r w:rsidR="0084527E">
        <w:rPr>
          <w:rFonts w:cs="Times New Roman"/>
          <w:szCs w:val="24"/>
        </w:rPr>
        <w:instrText>ADDIN CSL_CITATION {"citationItems":[{"id":"ITEM-1","itemData":{"DOI":"10.1021/acsami.7b17005","author":[{"dropping-particle":"","family":"Shu","given":"Yun","non-dropping-particle":"","parse-names":false,"suffix":""},{"dropping-particle":"","family":"Li","given":"Bing","non-dropping-particle":"","parse-names":false,"suffix":""},{"dropping-particle":"","family":"Chen","given":"Jingyuan","non-dropping-particle":"","parse-names":false,"suffix":""},{"dropping-particle":"","family":"Xu","given":"Qin","non-dropping-particle":"","parse-names":false,"suffix":""},{"dropping-particle":"","family":"Pang","given":"Huan","non-dropping-particle":"","parse-names":false,"suffix":""},{"dropping-particle":"","family":"Hu","given":"Xiaoya","non-dropping-particle":"","parse-names":false,"suffix":""}],"id":"ITEM-1","issued":{"date-parts":[["2018"]]},"title":"Facile Synthesis of Ultrathin Nickel − Cobalt Phosphate 2D Nanosheets with Enhanced Electrocatalytic Activity for Glucose Oxidation","type":"article-journal"},"uris":["http://www.mendeley.com/documents/?uuid=13d4f20b-3d6b-402b-b4f1-3423b85b0157"]}],"mendeley":{"formattedCitation":"(Shu et al., 2018)","plainTextFormattedCitation":"(Shu et al., 2018)","previouslyFormattedCitation":"&lt;sup&gt;45&lt;/sup&gt;"},"properties":{"noteIndex":0},"schema":"https://github.com/citation-style-language/schema/raw/master/csl-citation.json"}</w:instrText>
      </w:r>
      <w:r w:rsidR="0092211B" w:rsidRPr="00FA5925">
        <w:rPr>
          <w:rFonts w:cs="Times New Roman"/>
          <w:szCs w:val="24"/>
        </w:rPr>
        <w:fldChar w:fldCharType="separate"/>
      </w:r>
      <w:r w:rsidR="0084527E" w:rsidRPr="0084527E">
        <w:rPr>
          <w:rFonts w:cs="Times New Roman"/>
          <w:noProof/>
          <w:szCs w:val="24"/>
        </w:rPr>
        <w:t>(Shu et al., 2018)</w:t>
      </w:r>
      <w:r w:rsidR="0092211B" w:rsidRPr="00FA5925">
        <w:rPr>
          <w:rFonts w:cs="Times New Roman"/>
          <w:szCs w:val="24"/>
        </w:rPr>
        <w:fldChar w:fldCharType="end"/>
      </w:r>
      <w:r w:rsidR="0092211B" w:rsidRPr="00FA5925">
        <w:rPr>
          <w:rFonts w:cs="Times New Roman"/>
          <w:szCs w:val="24"/>
        </w:rPr>
        <w:t xml:space="preserve">  They found that the thinnest nickel-cobalt phosphate nanosheets generated with Ni/Co ratio of 2:5 exhibits </w:t>
      </w:r>
      <w:r w:rsidR="0092211B" w:rsidRPr="00FA5925">
        <w:rPr>
          <w:rFonts w:cs="Times New Roman"/>
          <w:szCs w:val="24"/>
        </w:rPr>
        <w:lastRenderedPageBreak/>
        <w:t>the highest electrocatalytic activity for glucose oxidation. Fig</w:t>
      </w:r>
      <w:r w:rsidR="0020410E">
        <w:rPr>
          <w:rFonts w:cs="Times New Roman"/>
          <w:szCs w:val="24"/>
        </w:rPr>
        <w:t>ure</w:t>
      </w:r>
      <w:r w:rsidR="0092211B" w:rsidRPr="00FA5925">
        <w:rPr>
          <w:rFonts w:cs="Times New Roman"/>
          <w:szCs w:val="24"/>
        </w:rPr>
        <w:t xml:space="preserve">. </w:t>
      </w:r>
      <w:r w:rsidR="0020410E">
        <w:rPr>
          <w:rFonts w:cs="Times New Roman"/>
          <w:szCs w:val="24"/>
        </w:rPr>
        <w:t>3</w:t>
      </w:r>
      <w:r w:rsidR="0092211B" w:rsidRPr="00FA5925">
        <w:rPr>
          <w:rFonts w:cs="Times New Roman"/>
          <w:szCs w:val="24"/>
        </w:rPr>
        <w:t xml:space="preserve"> shows the SEM images of as synthesized nanosheets. It shows that by increasing nickel acetate concentrations, the morphology changes from rectangular nanosheets (Fig</w:t>
      </w:r>
      <w:r w:rsidR="0020410E">
        <w:rPr>
          <w:rFonts w:cs="Times New Roman"/>
          <w:szCs w:val="24"/>
        </w:rPr>
        <w:t>ure</w:t>
      </w:r>
      <w:r w:rsidR="0092211B" w:rsidRPr="00FA5925">
        <w:rPr>
          <w:rFonts w:cs="Times New Roman"/>
          <w:szCs w:val="24"/>
        </w:rPr>
        <w:t>.</w:t>
      </w:r>
      <w:r w:rsidR="0020410E">
        <w:rPr>
          <w:rFonts w:cs="Times New Roman"/>
          <w:szCs w:val="24"/>
        </w:rPr>
        <w:t>3</w:t>
      </w:r>
      <w:r w:rsidR="0092211B" w:rsidRPr="00FA5925">
        <w:rPr>
          <w:rFonts w:cs="Times New Roman"/>
          <w:szCs w:val="24"/>
        </w:rPr>
        <w:t>(a)) to elliptical nanosheets (fig</w:t>
      </w:r>
      <w:r w:rsidR="0020410E">
        <w:rPr>
          <w:rFonts w:cs="Times New Roman"/>
          <w:szCs w:val="24"/>
        </w:rPr>
        <w:t>ure</w:t>
      </w:r>
      <w:r w:rsidR="0092211B" w:rsidRPr="00FA5925">
        <w:rPr>
          <w:rFonts w:cs="Times New Roman"/>
          <w:szCs w:val="24"/>
        </w:rPr>
        <w:t>.</w:t>
      </w:r>
      <w:r w:rsidR="0020410E">
        <w:rPr>
          <w:rFonts w:cs="Times New Roman"/>
          <w:szCs w:val="24"/>
        </w:rPr>
        <w:t>3</w:t>
      </w:r>
      <w:r w:rsidR="0092211B" w:rsidRPr="00FA5925">
        <w:rPr>
          <w:rFonts w:cs="Times New Roman"/>
          <w:szCs w:val="24"/>
        </w:rPr>
        <w:t>(b)).</w:t>
      </w:r>
    </w:p>
    <w:p w14:paraId="15AC4B62" w14:textId="77777777" w:rsidP="00B1414C" w:rsidR="0092211B" w:rsidRDefault="0092211B" w:rsidRPr="00FA5925">
      <w:pPr>
        <w:autoSpaceDE w:val="0"/>
        <w:autoSpaceDN w:val="0"/>
        <w:adjustRightInd w:val="0"/>
        <w:spacing w:after="0" w:line="480" w:lineRule="auto"/>
        <w:rPr>
          <w:rFonts w:cs="Times New Roman"/>
          <w:szCs w:val="24"/>
        </w:rPr>
      </w:pPr>
      <w:r w:rsidRPr="00FA5925">
        <w:rPr>
          <w:rFonts w:cs="Times New Roman"/>
          <w:szCs w:val="24"/>
        </w:rPr>
        <w:t>They used as prepared nanosheets as an electrode material for the nonenzymatic electrochemical glucose sensor. The sensor performs a large linear range (2</w:t>
      </w:r>
      <w:r w:rsidRPr="00FA5925">
        <w:rPr>
          <w:rFonts w:cs="Times New Roman" w:eastAsia="AdvOT8608a8d1+22"/>
          <w:szCs w:val="24"/>
        </w:rPr>
        <w:t>−</w:t>
      </w:r>
      <w:r w:rsidRPr="00FA5925">
        <w:rPr>
          <w:rFonts w:cs="Times New Roman"/>
          <w:szCs w:val="24"/>
        </w:rPr>
        <w:t>4470 μM) and a low detection limit (0.4 μM) as well as high sensitivity of 302.99 μA·mM</w:t>
      </w:r>
      <w:r w:rsidRPr="00FA5925">
        <w:rPr>
          <w:rFonts w:cs="Times New Roman" w:eastAsia="AdvOT8608a8d1+22"/>
          <w:szCs w:val="24"/>
          <w:vertAlign w:val="superscript"/>
        </w:rPr>
        <w:t>-</w:t>
      </w:r>
      <w:r w:rsidRPr="00FA5925">
        <w:rPr>
          <w:rFonts w:cs="Times New Roman"/>
          <w:szCs w:val="24"/>
          <w:vertAlign w:val="superscript"/>
        </w:rPr>
        <w:t>1</w:t>
      </w:r>
      <w:r w:rsidRPr="00FA5925">
        <w:rPr>
          <w:rFonts w:cs="Times New Roman"/>
          <w:szCs w:val="24"/>
        </w:rPr>
        <w:t>·cm</w:t>
      </w:r>
      <w:r w:rsidRPr="00FA5925">
        <w:rPr>
          <w:rFonts w:cs="Times New Roman" w:eastAsia="AdvOT8608a8d1+22"/>
          <w:szCs w:val="24"/>
          <w:vertAlign w:val="superscript"/>
        </w:rPr>
        <w:t>-</w:t>
      </w:r>
      <w:r w:rsidRPr="00FA5925">
        <w:rPr>
          <w:rFonts w:cs="Times New Roman"/>
          <w:szCs w:val="24"/>
          <w:vertAlign w:val="superscript"/>
        </w:rPr>
        <w:t>2</w:t>
      </w:r>
      <w:r w:rsidRPr="00FA5925">
        <w:rPr>
          <w:rFonts w:cs="Times New Roman"/>
          <w:szCs w:val="24"/>
        </w:rPr>
        <w:t>. The nonenzymatic electrochemical sensor based on nickel cobalt phosphate nanosheets as fabricated showed excellent performance, including a low detection limit, high sensitivity, wide linear range, long-term stability, and outstanding reproducibility.</w:t>
      </w:r>
    </w:p>
    <w:p w14:paraId="73A3DE84" w14:textId="77777777" w:rsidP="00B1414C" w:rsidR="00B1414C" w:rsidRDefault="00B1414C">
      <w:pPr>
        <w:autoSpaceDE w:val="0"/>
        <w:autoSpaceDN w:val="0"/>
        <w:adjustRightInd w:val="0"/>
        <w:spacing w:after="0" w:line="480" w:lineRule="auto"/>
        <w:rPr>
          <w:rFonts w:cs="Times New Roman"/>
          <w:szCs w:val="24"/>
        </w:rPr>
      </w:pPr>
    </w:p>
    <w:p w14:paraId="4A7FC726" w14:textId="53284A75" w:rsidP="001A62B2" w:rsidR="00B1414C" w:rsidRDefault="0092211B" w:rsidRPr="00B1414C">
      <w:pPr>
        <w:autoSpaceDE w:val="0"/>
        <w:autoSpaceDN w:val="0"/>
        <w:adjustRightInd w:val="0"/>
        <w:spacing w:after="0" w:line="480" w:lineRule="auto"/>
        <w:rPr>
          <w:rFonts w:cs="Times New Roman"/>
          <w:szCs w:val="24"/>
        </w:rPr>
      </w:pPr>
      <w:r>
        <w:rPr>
          <w:rFonts w:cs="Times New Roman"/>
          <w:noProof/>
          <w:szCs w:val="24"/>
        </w:rPr>
        <mc:AlternateContent>
          <mc:Choice Requires="wpg">
            <w:drawing>
              <wp:anchor allowOverlap="1" behindDoc="0" distB="0" distL="114300" distR="114300" distT="0" layoutInCell="1" locked="0" relativeHeight="251652096" simplePos="0" wp14:anchorId="4003D8EF" wp14:editId="6D3AAEE1">
                <wp:simplePos x="0" y="0"/>
                <wp:positionH relativeFrom="column">
                  <wp:posOffset>0</wp:posOffset>
                </wp:positionH>
                <wp:positionV relativeFrom="paragraph">
                  <wp:posOffset>0</wp:posOffset>
                </wp:positionV>
                <wp:extent cx="5524500" cy="3037840"/>
                <wp:effectExtent b="0" l="0" r="0" t="0"/>
                <wp:wrapTopAndBottom/>
                <wp:docPr id="1730081195" name="Group 1"/>
                <wp:cNvGraphicFramePr/>
                <a:graphic xmlns:a="http://schemas.openxmlformats.org/drawingml/2006/main">
                  <a:graphicData uri="http://schemas.microsoft.com/office/word/2010/wordprocessingGroup">
                    <wpg:wgp>
                      <wpg:cNvGrpSpPr/>
                      <wpg:grpSpPr>
                        <a:xfrm>
                          <a:off x="0" y="0"/>
                          <a:ext cx="5524500" cy="3037840"/>
                          <a:chOff x="0" y="0"/>
                          <a:chExt cx="5524500" cy="3037840"/>
                        </a:xfrm>
                      </wpg:grpSpPr>
                      <wpg:grpSp>
                        <wpg:cNvPr id="12" name="Group 11">
                          <a:extLst>
                            <a:ext uri="{FF2B5EF4-FFF2-40B4-BE49-F238E27FC236}">
                              <a16:creationId xmlns:a16="http://schemas.microsoft.com/office/drawing/2014/main" id="{EC50B5FC-1E3C-49A1-8D6A-7B26F10F3780}"/>
                            </a:ext>
                          </a:extLst>
                        </wpg:cNvPr>
                        <wpg:cNvGrpSpPr/>
                        <wpg:grpSpPr>
                          <a:xfrm>
                            <a:off x="0" y="0"/>
                            <a:ext cx="5524500" cy="2066925"/>
                            <a:chOff x="0" y="0"/>
                            <a:chExt cx="7588064" cy="2604783"/>
                          </a:xfrm>
                          <a:solidFill>
                            <a:schemeClr val="bg1">
                              <a:lumMod val="65000"/>
                            </a:schemeClr>
                          </a:solidFill>
                        </wpg:grpSpPr>
                        <pic:pic xmlns:pic="http://schemas.openxmlformats.org/drawingml/2006/picture">
                          <pic:nvPicPr>
                            <pic:cNvPr descr="A picture containing diagram&#10;&#10;Description automatically generated" id="2" name="Picture 2">
                              <a:extLst>
                                <a:ext uri="{FF2B5EF4-FFF2-40B4-BE49-F238E27FC236}">
                                  <a16:creationId xmlns:a16="http://schemas.microsoft.com/office/drawing/2014/main" id="{2DB6F2E2-FF24-4C6A-BF96-6128593E3F3B}"/>
                                </a:ext>
                              </a:extLst>
                            </pic:cNvPr>
                            <pic:cNvPicPr>
                              <a:picLocks noChangeAspect="1"/>
                            </pic:cNvPicPr>
                          </pic:nvPicPr>
                          <pic:blipFill rotWithShape="1">
                            <a:blip r:embed="rId10">
                              <a:extLst>
                                <a:ext uri="{28A0092B-C50C-407E-A947-70E740481C1C}">
                                  <a14:useLocalDpi xmlns:a14="http://schemas.microsoft.com/office/drawing/2010/main" val="0"/>
                                </a:ext>
                              </a:extLst>
                            </a:blip>
                            <a:srcRect b="9958" l="1" r="51232" t="45461"/>
                            <a:stretch/>
                          </pic:blipFill>
                          <pic:spPr>
                            <a:xfrm>
                              <a:off x="3749037" y="0"/>
                              <a:ext cx="3839027" cy="2604783"/>
                            </a:xfrm>
                            <a:prstGeom prst="rect">
                              <a:avLst/>
                            </a:prstGeom>
                            <a:grpFill/>
                          </pic:spPr>
                        </pic:pic>
                        <pic:pic xmlns:pic="http://schemas.openxmlformats.org/drawingml/2006/picture">
                          <pic:nvPicPr>
                            <pic:cNvPr descr="A picture containing diagram&#10;&#10;Description automatically generated" id="3" name="Picture 3">
                              <a:extLst>
                                <a:ext uri="{FF2B5EF4-FFF2-40B4-BE49-F238E27FC236}">
                                  <a16:creationId xmlns:a16="http://schemas.microsoft.com/office/drawing/2014/main" id="{10EA6A2B-F838-45A4-A9E2-3968E948787D}"/>
                                </a:ext>
                              </a:extLst>
                            </pic:cNvPr>
                            <pic:cNvPicPr>
                              <a:picLocks noChangeAspect="1"/>
                            </pic:cNvPicPr>
                          </pic:nvPicPr>
                          <pic:blipFill rotWithShape="1">
                            <a:blip r:embed="rId10">
                              <a:extLst>
                                <a:ext uri="{28A0092B-C50C-407E-A947-70E740481C1C}">
                                  <a14:useLocalDpi xmlns:a14="http://schemas.microsoft.com/office/drawing/2010/main" val="0"/>
                                </a:ext>
                              </a:extLst>
                            </a:blip>
                            <a:srcRect b="55294" l="50000" r="2008"/>
                            <a:stretch/>
                          </pic:blipFill>
                          <pic:spPr>
                            <a:xfrm>
                              <a:off x="1" y="0"/>
                              <a:ext cx="3749036" cy="2592144"/>
                            </a:xfrm>
                            <a:prstGeom prst="rect">
                              <a:avLst/>
                            </a:prstGeom>
                            <a:grpFill/>
                          </pic:spPr>
                        </pic:pic>
                        <wps:wsp>
                          <wps:cNvPr id="4" name="TextBox 9">
                            <a:extLst>
                              <a:ext uri="{FF2B5EF4-FFF2-40B4-BE49-F238E27FC236}">
                                <a16:creationId xmlns:a16="http://schemas.microsoft.com/office/drawing/2014/main" id="{0C4FA65E-78A2-46A9-92BB-6BFCAB58BF64}"/>
                              </a:ext>
                            </a:extLst>
                          </wps:cNvPr>
                          <wps:cNvSpPr txBox="1"/>
                          <wps:spPr>
                            <a:xfrm>
                              <a:off x="0" y="0"/>
                              <a:ext cx="685591" cy="534063"/>
                            </a:xfrm>
                            <a:prstGeom prst="rect">
                              <a:avLst/>
                            </a:prstGeom>
                            <a:grpFill/>
                          </wps:spPr>
                          <wps:txbx>
                            <w:txbxContent>
                              <w:p w14:paraId="4CA237C4" w14:textId="77777777" w:rsidP="0092211B" w:rsidR="0092211B" w:rsidRDefault="0092211B">
                                <w:pPr>
                                  <w:rPr>
                                    <w:rFonts w:hAnsi="Calibri"/>
                                    <w:b/>
                                    <w:bCs/>
                                    <w:color w:themeColor="text1" w:val="000000"/>
                                    <w:kern w:val="24"/>
                                    <w:sz w:val="32"/>
                                    <w:szCs w:val="32"/>
                                  </w:rPr>
                                </w:pPr>
                                <w:r>
                                  <w:rPr>
                                    <w:rFonts w:hAnsi="Calibri"/>
                                    <w:b/>
                                    <w:bCs/>
                                    <w:color w:themeColor="text1" w:val="000000"/>
                                    <w:kern w:val="24"/>
                                    <w:sz w:val="32"/>
                                    <w:szCs w:val="32"/>
                                  </w:rPr>
                                  <w:t>(a)</w:t>
                                </w:r>
                              </w:p>
                            </w:txbxContent>
                          </wps:txbx>
                          <wps:bodyPr rtlCol="0" wrap="square">
                            <a:noAutofit/>
                          </wps:bodyPr>
                        </wps:wsp>
                        <wps:wsp>
                          <wps:cNvPr id="5" name="TextBox 10">
                            <a:extLst>
                              <a:ext uri="{FF2B5EF4-FFF2-40B4-BE49-F238E27FC236}">
                                <a16:creationId xmlns:a16="http://schemas.microsoft.com/office/drawing/2014/main" id="{354D9A7F-C8F2-465B-8141-3AF0E416DA89}"/>
                              </a:ext>
                            </a:extLst>
                          </wps:cNvPr>
                          <wps:cNvSpPr txBox="1"/>
                          <wps:spPr>
                            <a:xfrm>
                              <a:off x="3841696" y="51126"/>
                              <a:ext cx="592896" cy="534063"/>
                            </a:xfrm>
                            <a:prstGeom prst="rect">
                              <a:avLst/>
                            </a:prstGeom>
                            <a:solidFill>
                              <a:schemeClr val="bg1">
                                <a:lumMod val="65000"/>
                              </a:schemeClr>
                            </a:solidFill>
                          </wps:spPr>
                          <wps:txbx>
                            <w:txbxContent>
                              <w:p w14:paraId="3800D712" w14:textId="77777777" w:rsidP="0092211B" w:rsidR="0092211B" w:rsidRDefault="0092211B">
                                <w:pPr>
                                  <w:rPr>
                                    <w:rFonts w:hAnsi="Calibri"/>
                                    <w:b/>
                                    <w:bCs/>
                                    <w:color w:themeColor="text1" w:val="000000"/>
                                    <w:kern w:val="24"/>
                                    <w:sz w:val="32"/>
                                    <w:szCs w:val="32"/>
                                  </w:rPr>
                                </w:pPr>
                                <w:r>
                                  <w:rPr>
                                    <w:rFonts w:hAnsi="Calibri"/>
                                    <w:b/>
                                    <w:bCs/>
                                    <w:color w:themeColor="text1" w:val="000000"/>
                                    <w:kern w:val="24"/>
                                    <w:sz w:val="32"/>
                                    <w:szCs w:val="32"/>
                                  </w:rPr>
                                  <w:t>(b)</w:t>
                                </w:r>
                              </w:p>
                            </w:txbxContent>
                          </wps:txbx>
                          <wps:bodyPr rtlCol="0" wrap="square">
                            <a:noAutofit/>
                          </wps:bodyPr>
                        </wps:wsp>
                      </wpg:grpSp>
                      <wps:wsp>
                        <wps:cNvPr id="667958563" name="Text Box 1"/>
                        <wps:cNvSpPr txBox="1"/>
                        <wps:spPr>
                          <a:xfrm>
                            <a:off x="0" y="2122170"/>
                            <a:ext cx="5524500" cy="915670"/>
                          </a:xfrm>
                          <a:prstGeom prst="rect">
                            <a:avLst/>
                          </a:prstGeom>
                          <a:solidFill>
                            <a:prstClr val="white"/>
                          </a:solidFill>
                          <a:ln>
                            <a:noFill/>
                          </a:ln>
                        </wps:spPr>
                        <wps:txbx>
                          <w:txbxContent>
                            <w:p w14:paraId="3C8E8133" w14:textId="508617EE" w:rsidP="0092211B" w:rsidR="0092211B" w:rsidRDefault="0092211B" w:rsidRPr="002D6D33">
                              <w:pPr>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3</w:t>
                              </w:r>
                              <w:r w:rsidR="00E2477A">
                                <w:rPr>
                                  <w:rFonts w:cs="Times New Roman"/>
                                  <w:b/>
                                  <w:bCs/>
                                  <w:szCs w:val="24"/>
                                </w:rPr>
                                <w:t>.</w:t>
                              </w:r>
                              <w:r>
                                <w:t xml:space="preserve"> </w:t>
                              </w:r>
                              <w:r w:rsidRPr="00FA5925">
                                <w:rPr>
                                  <w:rFonts w:cs="Times New Roman"/>
                                  <w:szCs w:val="24"/>
                                </w:rPr>
                                <w:t xml:space="preserve">SEM images of synthesized Nickel-cobalt phosphate nanosheets (a) rectangular nanosheets, (b) elliptical nanosheets. (Reproduced with permission from ref </w:t>
                              </w:r>
                              <w:r w:rsidRPr="00FA5925">
                                <w:rPr>
                                  <w:rFonts w:cs="Times New Roman"/>
                                  <w:szCs w:val="24"/>
                                </w:rPr>
                                <w:fldChar w:fldCharType="begin" w:fldLock="1"/>
                              </w:r>
                              <w:r w:rsidR="0084527E">
                                <w:rPr>
                                  <w:rFonts w:cs="Times New Roman"/>
                                  <w:szCs w:val="24"/>
                                </w:rPr>
                                <w:instrText>ADDIN CSL_CITATION {"citationItems":[{"id":"ITEM-1","itemData":{"DOI":"10.1021/acsami.7b17005","author":[{"dropping-particle":"","family":"Shu","given":"Yun","non-dropping-particle":"","parse-names":false,"suffix":""},{"dropping-particle":"","family":"Li","given":"Bing","non-dropping-particle":"","parse-names":false,"suffix":""},{"dropping-particle":"","family":"Chen","given":"Jingyuan","non-dropping-particle":"","parse-names":false,"suffix":""},{"dropping-particle":"","family":"Xu","given":"Qin","non-dropping-particle":"","parse-names":false,"suffix":""},{"dropping-particle":"","family":"Pang","given":"Huan","non-dropping-particle":"","parse-names":false,"suffix":""},{"dropping-particle":"","family":"Hu","given":"Xiaoya","non-dropping-particle":"","parse-names":false,"suffix":""}],"id":"ITEM-1","issued":{"date-parts":[["2018"]]},"title":"Facile Synthesis of Ultrathin Nickel − Cobalt Phosphate 2D Nanosheets with Enhanced Electrocatalytic Activity for Glucose Oxidation","type":"article-journal"},"uris":["http://www.mendeley.com/documents/?uuid=13d4f20b-3d6b-402b-b4f1-3423b85b0157"]}],"mendeley":{"formattedCitation":"(Shu et al., 2018)","plainTextFormattedCitation":"(Shu et al., 2018)","previouslyFormattedCitation":"&lt;sup&gt;45&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hu et al., 2018)</w:t>
                              </w:r>
                              <w:r w:rsidRPr="00FA5925">
                                <w:rPr>
                                  <w:rFonts w:cs="Times New Roman"/>
                                  <w:szCs w:val="24"/>
                                </w:rPr>
                                <w:fldChar w:fldCharType="end"/>
                              </w:r>
                              <w:r w:rsidRPr="00FA5925">
                                <w:rPr>
                                  <w:rFonts w:cs="Times New Roman"/>
                                  <w:szCs w:val="24"/>
                                </w:rPr>
                                <w:t>)</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r w:rsidRPr="00FA5925">
        <w:rPr>
          <w:rFonts w:cs="Times New Roman"/>
          <w:szCs w:val="24"/>
        </w:rPr>
        <w:t xml:space="preserve">In another article, Singh </w:t>
      </w:r>
      <w:r w:rsidRPr="0020410E">
        <w:rPr>
          <w:rFonts w:cs="Times New Roman"/>
          <w:szCs w:val="24"/>
        </w:rPr>
        <w:t>et al.</w:t>
      </w:r>
      <w:r w:rsidRPr="00FA5925">
        <w:rPr>
          <w:rFonts w:cs="Times New Roman"/>
          <w:szCs w:val="24"/>
        </w:rPr>
        <w:t xml:space="preserve"> studied that different nanostructure of ZnO Nanoparticles prepared by coprecipitation method for removal of </w:t>
      </w:r>
      <w:r w:rsidR="001E0675">
        <w:rPr>
          <w:rFonts w:cs="Times New Roman"/>
          <w:szCs w:val="24"/>
        </w:rPr>
        <w:t>water pollution</w:t>
      </w:r>
      <w:r w:rsidRPr="00FA5925">
        <w:rPr>
          <w:rFonts w:cs="Times New Roman"/>
          <w:szCs w:val="24"/>
        </w:rPr>
        <w:t xml:space="preserve"> from different dyes and unw</w:t>
      </w:r>
      <w:r w:rsidR="001E0675">
        <w:rPr>
          <w:rFonts w:cs="Times New Roman"/>
          <w:szCs w:val="24"/>
        </w:rPr>
        <w:t>elcomed</w:t>
      </w:r>
      <w:r w:rsidRPr="00FA5925">
        <w:rPr>
          <w:rFonts w:cs="Times New Roman"/>
          <w:szCs w:val="24"/>
        </w:rPr>
        <w:t xml:space="preserve"> bacterial growth in </w:t>
      </w:r>
      <w:r w:rsidR="001E0675">
        <w:rPr>
          <w:rFonts w:cs="Times New Roman"/>
          <w:szCs w:val="24"/>
        </w:rPr>
        <w:t>many</w:t>
      </w:r>
      <w:r w:rsidRPr="00FA5925">
        <w:rPr>
          <w:rFonts w:cs="Times New Roman"/>
          <w:szCs w:val="24"/>
        </w:rPr>
        <w:t xml:space="preserve"> food </w:t>
      </w:r>
      <w:r w:rsidR="001E0675">
        <w:rPr>
          <w:rFonts w:cs="Times New Roman"/>
          <w:szCs w:val="24"/>
        </w:rPr>
        <w:t>products</w:t>
      </w:r>
      <w:r w:rsidRPr="00FA5925">
        <w:rPr>
          <w:rFonts w:cs="Times New Roman"/>
          <w:szCs w:val="24"/>
        </w:rPr>
        <w:t xml:space="preserve">. </w:t>
      </w:r>
      <w:r w:rsidRPr="00FA5925">
        <w:rPr>
          <w:rFonts w:cs="Times New Roman"/>
          <w:szCs w:val="24"/>
        </w:rPr>
        <w:fldChar w:fldCharType="begin" w:fldLock="1"/>
      </w:r>
      <w:r w:rsidR="0084527E">
        <w:rPr>
          <w:rFonts w:cs="Times New Roman"/>
          <w:szCs w:val="24"/>
        </w:rPr>
        <w:instrText>ADDIN CSL_CITATION {"citationItems":[{"id":"ITEM-1","itemData":{"DOI":"10.1016/j.solidstatesciences.2018.12.011","ISSN":"12932558","abstract":"To address the issue of water contamination with the usage of dyes and undesired bacterial growth on food products, different ZnO nanostructures have been studied in present manuscript. XRD technique has investigated the crystal purity of ZnO nanostructures. The alteration in chemical structural parameters (bond vibration and spring constant etc.) confirms their structure level modification by fourier transform infrared spectroscopy (FTIR). The maximum efficiency of methylene blue dye degradation has been observed in nanosheet (</w:instrText>
      </w:r>
      <w:r w:rsidR="0084527E">
        <w:rPr>
          <w:rFonts w:ascii="Cambria Math" w:cs="Cambria Math" w:hAnsi="Cambria Math"/>
          <w:szCs w:val="24"/>
        </w:rPr>
        <w:instrText>∼</w:instrText>
      </w:r>
      <w:r w:rsidR="0084527E">
        <w:rPr>
          <w:rFonts w:cs="Times New Roman"/>
          <w:szCs w:val="24"/>
        </w:rPr>
        <w:instrText>96.42%) as compared to nanosphere (</w:instrText>
      </w:r>
      <w:r w:rsidR="0084527E">
        <w:rPr>
          <w:rFonts w:ascii="Cambria Math" w:cs="Cambria Math" w:hAnsi="Cambria Math"/>
          <w:szCs w:val="24"/>
        </w:rPr>
        <w:instrText>∼</w:instrText>
      </w:r>
      <w:r w:rsidR="0084527E">
        <w:rPr>
          <w:rFonts w:cs="Times New Roman"/>
          <w:szCs w:val="24"/>
        </w:rPr>
        <w:instrText>95.45%) &amp; nanorod (</w:instrText>
      </w:r>
      <w:r w:rsidR="0084527E">
        <w:rPr>
          <w:rFonts w:ascii="Cambria Math" w:cs="Cambria Math" w:hAnsi="Cambria Math"/>
          <w:szCs w:val="24"/>
        </w:rPr>
        <w:instrText>∼</w:instrText>
      </w:r>
      <w:r w:rsidR="0084527E">
        <w:rPr>
          <w:rFonts w:cs="Times New Roman"/>
          <w:szCs w:val="24"/>
        </w:rPr>
        <w:instrText>87.12%) morphology. In addition, the antibacterial activity of ZnO nanospheres for E. coli and S. aureus bacteria shows inhibition diameter of 10 mm &amp; 12 mm is credited due to generation of active oxidizing agents as compared to other reported morphologies. Present studied ZnO nanomaterials embolden researchers to investigate the unexplored aspects of ZnO nanomaterials to ameliorated efficiency in photocatalytic and antibacterial applications.","author":[{"dropping-particle":"","family":"Singh","given":"Rajender","non-dropping-particle":"","parse-names":false,"suffix":""},{"dropping-particle":"","family":"Verma","given":"Karan","non-dropping-particle":"","parse-names":false,"suffix":""},{"dropping-particle":"","family":"Patyal","given":"Anoop","non-dropping-particle":"","parse-names":false,"suffix":""},{"dropping-particle":"","family":"Sharma","given":"Indresh","non-dropping-particle":"","parse-names":false,"suffix":""},{"dropping-particle":"","family":"Barman","given":"P. B.","non-dropping-particle":"","parse-names":false,"suffix":""},{"dropping-particle":"","family":"Sharma","given":"Dheeraj","non-dropping-particle":"","parse-names":false,"suffix":""}],"container-title":"Solid State Sciences","id":"ITEM-1","issue":"October 2018","issued":{"date-parts":[["2019"]]},"page":"1-14","publisher":"Elsevier","title":"Nanosheet and nanosphere morphology dominated photocatalytic &amp; antibacterial properties of ZnO nanostructures","type":"article-journal","volume":"89"},"uris":["http://www.mendeley.com/documents/?uuid=99f99944-9be2-49f3-87b8-0b4cb5c6bba6"]}],"mendeley":{"formattedCitation":"(Singh et al., 2019)","plainTextFormattedCitation":"(Singh et al., 2019)","previouslyFormattedCitation":"&lt;sup&gt;46&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ingh et al., 2019)</w:t>
      </w:r>
      <w:r w:rsidRPr="00FA5925">
        <w:rPr>
          <w:rFonts w:cs="Times New Roman"/>
          <w:szCs w:val="24"/>
        </w:rPr>
        <w:fldChar w:fldCharType="end"/>
      </w:r>
      <w:r w:rsidRPr="00FA5925">
        <w:rPr>
          <w:rFonts w:cs="Times New Roman"/>
          <w:szCs w:val="24"/>
        </w:rPr>
        <w:t xml:space="preserve"> They showed surface morphology of ZnO nanoparticles prepared at </w:t>
      </w:r>
      <w:r w:rsidR="001E0675">
        <w:rPr>
          <w:rFonts w:cs="Times New Roman"/>
          <w:szCs w:val="24"/>
        </w:rPr>
        <w:t>various</w:t>
      </w:r>
      <w:r w:rsidRPr="00FA5925">
        <w:rPr>
          <w:rFonts w:cs="Times New Roman"/>
          <w:szCs w:val="24"/>
        </w:rPr>
        <w:t xml:space="preserve"> pH </w:t>
      </w:r>
      <w:r w:rsidR="001E0675">
        <w:rPr>
          <w:rFonts w:cs="Times New Roman"/>
          <w:szCs w:val="24"/>
        </w:rPr>
        <w:t>by</w:t>
      </w:r>
      <w:r w:rsidRPr="00FA5925">
        <w:rPr>
          <w:rFonts w:cs="Times New Roman"/>
          <w:szCs w:val="24"/>
        </w:rPr>
        <w:t xml:space="preserve"> FESEM</w:t>
      </w:r>
      <w:r w:rsidR="001E0675">
        <w:rPr>
          <w:rFonts w:cs="Times New Roman"/>
          <w:szCs w:val="24"/>
        </w:rPr>
        <w:t xml:space="preserve"> analysis</w:t>
      </w:r>
      <w:r w:rsidRPr="00FA5925">
        <w:rPr>
          <w:rFonts w:cs="Times New Roman"/>
          <w:szCs w:val="24"/>
        </w:rPr>
        <w:t>. The morphology of ZnO nan</w:t>
      </w:r>
      <w:r w:rsidR="001E0675">
        <w:rPr>
          <w:rFonts w:cs="Times New Roman"/>
          <w:szCs w:val="24"/>
        </w:rPr>
        <w:t>oparticle</w:t>
      </w:r>
      <w:r w:rsidRPr="00FA5925">
        <w:rPr>
          <w:rFonts w:cs="Times New Roman"/>
          <w:szCs w:val="24"/>
        </w:rPr>
        <w:t xml:space="preserve"> is directly dependent on the NaOH </w:t>
      </w:r>
      <w:r w:rsidR="001E0675">
        <w:rPr>
          <w:rFonts w:cs="Times New Roman"/>
          <w:szCs w:val="24"/>
        </w:rPr>
        <w:t xml:space="preserve">concentration </w:t>
      </w:r>
      <w:r w:rsidRPr="00FA5925">
        <w:rPr>
          <w:rFonts w:cs="Times New Roman"/>
          <w:szCs w:val="24"/>
        </w:rPr>
        <w:t xml:space="preserve">in the </w:t>
      </w:r>
      <w:r w:rsidRPr="00FA5925">
        <w:rPr>
          <w:rFonts w:cs="Times New Roman"/>
          <w:szCs w:val="24"/>
        </w:rPr>
        <w:lastRenderedPageBreak/>
        <w:t xml:space="preserve">solution, </w:t>
      </w:r>
      <w:r w:rsidR="001E0675">
        <w:rPr>
          <w:rFonts w:cs="Times New Roman"/>
          <w:szCs w:val="24"/>
        </w:rPr>
        <w:t>shown</w:t>
      </w:r>
      <w:r w:rsidRPr="00FA5925">
        <w:rPr>
          <w:rFonts w:cs="Times New Roman"/>
          <w:szCs w:val="24"/>
        </w:rPr>
        <w:t xml:space="preserve"> in Fig</w:t>
      </w:r>
      <w:r w:rsidR="0020410E">
        <w:rPr>
          <w:rFonts w:cs="Times New Roman"/>
          <w:szCs w:val="24"/>
        </w:rPr>
        <w:t>ure</w:t>
      </w:r>
      <w:r w:rsidRPr="00FA5925">
        <w:rPr>
          <w:rFonts w:cs="Times New Roman"/>
          <w:szCs w:val="24"/>
        </w:rPr>
        <w:t xml:space="preserve"> </w:t>
      </w:r>
      <w:r w:rsidR="0020410E">
        <w:rPr>
          <w:rFonts w:cs="Times New Roman"/>
          <w:szCs w:val="24"/>
        </w:rPr>
        <w:t>4</w:t>
      </w:r>
      <w:r w:rsidRPr="00FA5925">
        <w:rPr>
          <w:rFonts w:cs="Times New Roman"/>
          <w:szCs w:val="24"/>
        </w:rPr>
        <w:t xml:space="preserve">, with variations in pH leading to the development of different forms </w:t>
      </w:r>
      <w:r w:rsidR="001A62B2">
        <w:rPr>
          <w:rFonts w:cs="Times New Roman"/>
          <w:noProof/>
          <w:szCs w:val="24"/>
        </w:rPr>
        <mc:AlternateContent>
          <mc:Choice Requires="wpg">
            <w:drawing>
              <wp:anchor allowOverlap="1" behindDoc="0" distB="0" distL="114300" distR="114300" distT="0" layoutInCell="1" locked="0" relativeHeight="251653120" simplePos="0" wp14:anchorId="7476147C" wp14:editId="286E487E">
                <wp:simplePos x="0" y="0"/>
                <wp:positionH relativeFrom="margin">
                  <wp:align>center</wp:align>
                </wp:positionH>
                <wp:positionV relativeFrom="paragraph">
                  <wp:posOffset>749300</wp:posOffset>
                </wp:positionV>
                <wp:extent cx="5842000" cy="5645150"/>
                <wp:effectExtent b="0" l="0" r="6350" t="0"/>
                <wp:wrapTopAndBottom/>
                <wp:docPr id="1842060346" name="Group 2"/>
                <wp:cNvGraphicFramePr/>
                <a:graphic xmlns:a="http://schemas.openxmlformats.org/drawingml/2006/main">
                  <a:graphicData uri="http://schemas.microsoft.com/office/word/2010/wordprocessingGroup">
                    <wpg:wgp>
                      <wpg:cNvGrpSpPr/>
                      <wpg:grpSpPr>
                        <a:xfrm>
                          <a:off x="0" y="0"/>
                          <a:ext cx="5842000" cy="5645150"/>
                          <a:chOff x="1" y="0"/>
                          <a:chExt cx="5842000" cy="5645150"/>
                        </a:xfrm>
                      </wpg:grpSpPr>
                      <pic:pic xmlns:pic="http://schemas.openxmlformats.org/drawingml/2006/picture">
                        <pic:nvPicPr>
                          <pic:cNvPr descr="Qr code&#10;&#10;Description automatically generated with low confidence" id="6" name="Picture 4">
                            <a:extLst>
                              <a:ext uri="{FF2B5EF4-FFF2-40B4-BE49-F238E27FC236}">
                                <a16:creationId xmlns:a16="http://schemas.microsoft.com/office/drawing/2014/main" id="{A6D940FD-72B7-45E3-B509-BDEAE069BA41}"/>
                              </a:ext>
                            </a:extLst>
                          </pic:cNvPr>
                          <pic:cNvPicPr>
                            <a:picLocks noChangeAspect="1"/>
                          </pic:cNvPicPr>
                        </pic:nvPicPr>
                        <pic:blipFill>
                          <a:blip cstate="print" r:embed="rId12">
                            <a:extLst>
                              <a:ext uri="{28A0092B-C50C-407E-A947-70E740481C1C}">
                                <a14:useLocalDpi xmlns:a14="http://schemas.microsoft.com/office/drawing/2010/main" val="0"/>
                              </a:ext>
                            </a:extLst>
                          </a:blip>
                          <a:stretch>
                            <a:fillRect/>
                          </a:stretch>
                        </pic:blipFill>
                        <pic:spPr>
                          <a:xfrm>
                            <a:off x="934872" y="0"/>
                            <a:ext cx="3867150" cy="4538980"/>
                          </a:xfrm>
                          <a:prstGeom prst="rect">
                            <a:avLst/>
                          </a:prstGeom>
                        </pic:spPr>
                      </pic:pic>
                      <wps:wsp>
                        <wps:cNvPr id="2026158908" name="Text Box 1"/>
                        <wps:cNvSpPr txBox="1"/>
                        <wps:spPr>
                          <a:xfrm>
                            <a:off x="1" y="4626062"/>
                            <a:ext cx="5842000" cy="1019088"/>
                          </a:xfrm>
                          <a:prstGeom prst="rect">
                            <a:avLst/>
                          </a:prstGeom>
                          <a:solidFill>
                            <a:prstClr val="white"/>
                          </a:solidFill>
                          <a:ln>
                            <a:noFill/>
                          </a:ln>
                        </wps:spPr>
                        <wps:txbx>
                          <w:txbxContent>
                            <w:p w14:paraId="7A642DB5" w14:textId="3BF121DA" w:rsidP="0092211B" w:rsidR="0092211B" w:rsidRDefault="0092211B" w:rsidRPr="00FA5925">
                              <w:pPr>
                                <w:autoSpaceDE w:val="0"/>
                                <w:autoSpaceDN w:val="0"/>
                                <w:adjustRightInd w:val="0"/>
                                <w:spacing w:after="0"/>
                                <w:rPr>
                                  <w:rFonts w:cs="Times New Roman"/>
                                  <w:szCs w:val="24"/>
                                </w:rPr>
                              </w:pPr>
                              <w:r w:rsidRPr="00E2477A">
                                <w:rPr>
                                  <w:rFonts w:cs="Times New Roman"/>
                                  <w:b/>
                                  <w:bCs/>
                                </w:rPr>
                                <w:t>Fig</w:t>
                              </w:r>
                              <w:r w:rsidR="00E2477A" w:rsidRPr="00E2477A">
                                <w:rPr>
                                  <w:rFonts w:cs="Times New Roman"/>
                                  <w:b/>
                                  <w:bCs/>
                                </w:rPr>
                                <w:t>ure</w:t>
                              </w:r>
                              <w:r w:rsidRPr="00E2477A">
                                <w:rPr>
                                  <w:rFonts w:cs="Times New Roman"/>
                                  <w:b/>
                                  <w:bCs/>
                                </w:rPr>
                                <w:t xml:space="preserve"> </w:t>
                              </w:r>
                              <w:r w:rsidR="00E2477A" w:rsidRPr="00E2477A">
                                <w:rPr>
                                  <w:rFonts w:cs="Times New Roman"/>
                                  <w:b/>
                                  <w:bCs/>
                                </w:rPr>
                                <w:t>4.</w:t>
                              </w:r>
                              <w:r w:rsidRPr="00FA5925">
                                <w:rPr>
                                  <w:rFonts w:cs="Times New Roman"/>
                                </w:rPr>
                                <w:t xml:space="preserve"> </w:t>
                              </w:r>
                              <w:r w:rsidRPr="00FA5925">
                                <w:rPr>
                                  <w:rFonts w:cs="Times New Roman"/>
                                  <w:szCs w:val="24"/>
                                </w:rPr>
                                <w:t>FESEM images of ZnO nanoparticles: (a) nanorods morphology at pH=7, (b) nanosheets at pH=12, (c) nanoparticles at pH=13</w:t>
                              </w:r>
                              <w:r w:rsidR="001A62B2">
                                <w:rPr>
                                  <w:rFonts w:cs="Times New Roman"/>
                                  <w:szCs w:val="24"/>
                                </w:rPr>
                                <w:t>,</w:t>
                              </w:r>
                              <w:r w:rsidRPr="00FA5925">
                                <w:rPr>
                                  <w:rFonts w:cs="Times New Roman"/>
                                  <w:szCs w:val="24"/>
                                </w:rPr>
                                <w:t xml:space="preserve"> and (d) de</w:t>
                              </w:r>
                              <w:r w:rsidR="001A62B2">
                                <w:rPr>
                                  <w:rFonts w:cs="Times New Roman"/>
                                  <w:szCs w:val="24"/>
                                </w:rPr>
                                <w:t>scribe</w:t>
                              </w:r>
                              <w:r w:rsidRPr="00FA5925">
                                <w:rPr>
                                  <w:rFonts w:cs="Times New Roman"/>
                                  <w:szCs w:val="24"/>
                                </w:rPr>
                                <w:t xml:space="preserve"> the schematic representation of </w:t>
                              </w:r>
                              <w:r w:rsidR="001A62B2">
                                <w:rPr>
                                  <w:rFonts w:cs="Times New Roman"/>
                                  <w:szCs w:val="24"/>
                                </w:rPr>
                                <w:t>various</w:t>
                              </w:r>
                              <w:r w:rsidRPr="00FA5925">
                                <w:rPr>
                                  <w:rFonts w:cs="Times New Roman"/>
                                  <w:szCs w:val="24"/>
                                </w:rPr>
                                <w:t xml:space="preserve"> shapes with change in pH</w:t>
                              </w:r>
                              <w:r w:rsidR="001A62B2">
                                <w:rPr>
                                  <w:rFonts w:cs="Times New Roman"/>
                                  <w:szCs w:val="24"/>
                                </w:rPr>
                                <w:t>,</w:t>
                              </w:r>
                              <w:r w:rsidRPr="00FA5925">
                                <w:rPr>
                                  <w:rFonts w:cs="Times New Roman"/>
                                  <w:szCs w:val="24"/>
                                </w:rPr>
                                <w:t xml:space="preserve"> respectively. (Reproduced with permission from ref </w:t>
                              </w:r>
                              <w:r w:rsidRPr="00FA5925">
                                <w:rPr>
                                  <w:rFonts w:cs="Times New Roman"/>
                                  <w:szCs w:val="24"/>
                                </w:rPr>
                                <w:fldChar w:fldCharType="begin" w:fldLock="1"/>
                              </w:r>
                              <w:r w:rsidR="0084527E">
                                <w:rPr>
                                  <w:rFonts w:cs="Times New Roman"/>
                                  <w:szCs w:val="24"/>
                                </w:rPr>
                                <w:instrText>ADDIN CSL_CITATION {"citationItems":[{"id":"ITEM-1","itemData":{"DOI":"10.1016/j.solidstatesciences.2018.12.011","ISSN":"12932558","abstract":"To address the issue of water contamination with the usage of dyes and undesired bacterial growth on food products, different ZnO nanostructures have been studied in present manuscript. XRD technique has investigated the crystal purity of ZnO nanostructures. The alteration in chemical structural parameters (bond vibration and spring constant etc.) confirms their structure level modification by fourier transform infrared spectroscopy (FTIR). The maximum efficiency of methylene blue dye degradation has been observed in nanosheet (</w:instrText>
                              </w:r>
                              <w:r w:rsidR="0084527E">
                                <w:rPr>
                                  <w:rFonts w:ascii="Cambria Math" w:cs="Cambria Math" w:hAnsi="Cambria Math"/>
                                  <w:szCs w:val="24"/>
                                </w:rPr>
                                <w:instrText>∼</w:instrText>
                              </w:r>
                              <w:r w:rsidR="0084527E">
                                <w:rPr>
                                  <w:rFonts w:cs="Times New Roman"/>
                                  <w:szCs w:val="24"/>
                                </w:rPr>
                                <w:instrText>96.42%) as compared to nanosphere (</w:instrText>
                              </w:r>
                              <w:r w:rsidR="0084527E">
                                <w:rPr>
                                  <w:rFonts w:ascii="Cambria Math" w:cs="Cambria Math" w:hAnsi="Cambria Math"/>
                                  <w:szCs w:val="24"/>
                                </w:rPr>
                                <w:instrText>∼</w:instrText>
                              </w:r>
                              <w:r w:rsidR="0084527E">
                                <w:rPr>
                                  <w:rFonts w:cs="Times New Roman"/>
                                  <w:szCs w:val="24"/>
                                </w:rPr>
                                <w:instrText>95.45%) &amp; nanorod (</w:instrText>
                              </w:r>
                              <w:r w:rsidR="0084527E">
                                <w:rPr>
                                  <w:rFonts w:ascii="Cambria Math" w:cs="Cambria Math" w:hAnsi="Cambria Math"/>
                                  <w:szCs w:val="24"/>
                                </w:rPr>
                                <w:instrText>∼</w:instrText>
                              </w:r>
                              <w:r w:rsidR="0084527E">
                                <w:rPr>
                                  <w:rFonts w:cs="Times New Roman"/>
                                  <w:szCs w:val="24"/>
                                </w:rPr>
                                <w:instrText>87.12%) morphology. In addition, the antibacterial activity of ZnO nanospheres for E. coli and S. aureus bacteria shows inhibition diameter of 10 mm &amp; 12 mm is credited due to generation of active oxidizing agents as compared to other reported morphologies. Present studied ZnO nanomaterials embolden researchers to investigate the unexplored aspects of ZnO nanomaterials to ameliorated efficiency in photocatalytic and antibacterial applications.","author":[{"dropping-particle":"","family":"Singh","given":"Rajender","non-dropping-particle":"","parse-names":false,"suffix":""},{"dropping-particle":"","family":"Verma","given":"Karan","non-dropping-particle":"","parse-names":false,"suffix":""},{"dropping-particle":"","family":"Patyal","given":"Anoop","non-dropping-particle":"","parse-names":false,"suffix":""},{"dropping-particle":"","family":"Sharma","given":"Indresh","non-dropping-particle":"","parse-names":false,"suffix":""},{"dropping-particle":"","family":"Barman","given":"P. B.","non-dropping-particle":"","parse-names":false,"suffix":""},{"dropping-particle":"","family":"Sharma","given":"Dheeraj","non-dropping-particle":"","parse-names":false,"suffix":""}],"container-title":"Solid State Sciences","id":"ITEM-1","issue":"October 2018","issued":{"date-parts":[["2019"]]},"page":"1-14","publisher":"Elsevier","title":"Nanosheet and nanosphere morphology dominated photocatalytic &amp; antibacterial properties of ZnO nanostructures","type":"article-journal","volume":"89"},"uris":["http://www.mendeley.com/documents/?uuid=99f99944-9be2-49f3-87b8-0b4cb5c6bba6"]}],"mendeley":{"formattedCitation":"(Singh et al., 2019)","plainTextFormattedCitation":"(Singh et al., 2019)","previouslyFormattedCitation":"&lt;sup&gt;46&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ingh et al., 2019)</w:t>
                              </w:r>
                              <w:r w:rsidRPr="00FA5925">
                                <w:rPr>
                                  <w:rFonts w:cs="Times New Roman"/>
                                  <w:szCs w:val="24"/>
                                </w:rPr>
                                <w:fldChar w:fldCharType="end"/>
                              </w:r>
                              <w:r w:rsidRPr="00FA5925">
                                <w:rPr>
                                  <w:rFonts w:cs="Times New Roman"/>
                                  <w:szCs w:val="24"/>
                                </w:rPr>
                                <w:t>)</w:t>
                              </w:r>
                            </w:p>
                            <w:p w14:paraId="703A7907" w14:textId="77777777" w:rsidP="0092211B" w:rsidR="0092211B" w:rsidRDefault="0092211B" w:rsidRPr="004B5D66">
                              <w:pPr>
                                <w:pStyle w:val="Caption"/>
                                <w:rPr>
                                  <w:rFonts w:ascii="Times New Roman" w:cs="Times New Roman" w:hAnsi="Times New Roman"/>
                                  <w:noProof/>
                                  <w:sz w:val="24"/>
                                  <w:szCs w:val="24"/>
                                </w:rPr>
                              </w:pP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wpg:wgp>
                  </a:graphicData>
                </a:graphic>
                <wp14:sizeRelH relativeFrom="margin">
                  <wp14:pctWidth>0</wp14:pctWidth>
                </wp14:sizeRelH>
                <wp14:sizeRelV relativeFrom="margin">
                  <wp14:pctHeight>0</wp14:pctHeight>
                </wp14:sizeRelV>
              </wp:anchor>
            </w:drawing>
          </mc:Choice>
        </mc:AlternateContent>
      </w:r>
      <w:r w:rsidRPr="00FA5925">
        <w:rPr>
          <w:rFonts w:cs="Times New Roman"/>
          <w:szCs w:val="24"/>
        </w:rPr>
        <w:t>of nanostructures. It shows that hexagonal rod morphology (fig</w:t>
      </w:r>
      <w:r w:rsidR="0020410E">
        <w:rPr>
          <w:rFonts w:cs="Times New Roman"/>
          <w:szCs w:val="24"/>
        </w:rPr>
        <w:t>ure</w:t>
      </w:r>
      <w:r w:rsidRPr="00FA5925">
        <w:rPr>
          <w:rFonts w:cs="Times New Roman"/>
          <w:szCs w:val="24"/>
        </w:rPr>
        <w:t>.</w:t>
      </w:r>
      <w:r w:rsidR="0020410E">
        <w:rPr>
          <w:rFonts w:cs="Times New Roman"/>
          <w:szCs w:val="24"/>
        </w:rPr>
        <w:t>4</w:t>
      </w:r>
      <w:r w:rsidRPr="00FA5925">
        <w:rPr>
          <w:rFonts w:cs="Times New Roman"/>
          <w:szCs w:val="24"/>
        </w:rPr>
        <w:t>(a)) obtained at pH=7, which have</w:t>
      </w:r>
      <w:r w:rsidR="001A62B2">
        <w:rPr>
          <w:rFonts w:cs="Times New Roman"/>
          <w:szCs w:val="24"/>
        </w:rPr>
        <w:t xml:space="preserve"> approx. </w:t>
      </w:r>
      <w:r w:rsidRPr="00FA5925">
        <w:rPr>
          <w:rFonts w:cs="Times New Roman"/>
          <w:szCs w:val="24"/>
        </w:rPr>
        <w:t>432.94 nm</w:t>
      </w:r>
      <w:r w:rsidR="001A62B2">
        <w:rPr>
          <w:rFonts w:cs="Times New Roman"/>
          <w:szCs w:val="24"/>
        </w:rPr>
        <w:t xml:space="preserve"> in length</w:t>
      </w:r>
      <w:r w:rsidRPr="00FA5925">
        <w:rPr>
          <w:rFonts w:cs="Times New Roman"/>
          <w:szCs w:val="24"/>
        </w:rPr>
        <w:t xml:space="preserve"> &amp; 155.0 nm </w:t>
      </w:r>
      <w:r w:rsidR="001A62B2">
        <w:rPr>
          <w:rFonts w:cs="Times New Roman"/>
          <w:szCs w:val="24"/>
        </w:rPr>
        <w:t xml:space="preserve">in width </w:t>
      </w:r>
      <w:r w:rsidRPr="00FA5925">
        <w:rPr>
          <w:rFonts w:cs="Times New Roman"/>
          <w:szCs w:val="24"/>
        </w:rPr>
        <w:t>respectively. The transformation from nanorods to nanosheets morphology (fig</w:t>
      </w:r>
      <w:r w:rsidR="0020410E">
        <w:rPr>
          <w:rFonts w:cs="Times New Roman"/>
          <w:szCs w:val="24"/>
        </w:rPr>
        <w:t>ure</w:t>
      </w:r>
      <w:r w:rsidRPr="00FA5925">
        <w:rPr>
          <w:rFonts w:cs="Times New Roman"/>
          <w:szCs w:val="24"/>
        </w:rPr>
        <w:t>.</w:t>
      </w:r>
      <w:r w:rsidR="0020410E">
        <w:rPr>
          <w:rFonts w:cs="Times New Roman"/>
          <w:szCs w:val="24"/>
        </w:rPr>
        <w:t>4</w:t>
      </w:r>
      <w:r w:rsidRPr="00FA5925">
        <w:rPr>
          <w:rFonts w:cs="Times New Roman"/>
          <w:szCs w:val="24"/>
        </w:rPr>
        <w:t>(b)) occurs as the NaOH content in the zinc precursor is increased. The as obtained nanosheets hav</w:t>
      </w:r>
      <w:r w:rsidR="001A62B2">
        <w:rPr>
          <w:rFonts w:cs="Times New Roman"/>
          <w:szCs w:val="24"/>
        </w:rPr>
        <w:t>ing</w:t>
      </w:r>
      <w:r w:rsidRPr="00FA5925">
        <w:rPr>
          <w:rFonts w:cs="Times New Roman"/>
          <w:szCs w:val="24"/>
        </w:rPr>
        <w:t xml:space="preserve"> average dimension of two sides viz. 214.38 nm×178.22 nm. </w:t>
      </w:r>
      <w:r w:rsidR="001A62B2">
        <w:rPr>
          <w:rFonts w:cs="Times New Roman"/>
          <w:szCs w:val="24"/>
        </w:rPr>
        <w:t>M</w:t>
      </w:r>
      <w:r w:rsidRPr="00FA5925">
        <w:rPr>
          <w:rFonts w:cs="Times New Roman"/>
          <w:szCs w:val="24"/>
        </w:rPr>
        <w:t>orphology</w:t>
      </w:r>
      <w:r w:rsidR="001A62B2">
        <w:rPr>
          <w:rFonts w:cs="Times New Roman"/>
          <w:szCs w:val="24"/>
        </w:rPr>
        <w:t xml:space="preserve"> changes</w:t>
      </w:r>
      <w:r w:rsidRPr="00FA5925">
        <w:rPr>
          <w:rFonts w:cs="Times New Roman"/>
          <w:szCs w:val="24"/>
        </w:rPr>
        <w:t xml:space="preserve"> from nanosheets to spherical shape nanoparticles occurs due to further increase of NaOH content in the solution mainly in basic medium as shown in fig</w:t>
      </w:r>
      <w:r w:rsidR="00121CC7">
        <w:rPr>
          <w:rFonts w:cs="Times New Roman"/>
          <w:szCs w:val="24"/>
        </w:rPr>
        <w:t>ure</w:t>
      </w:r>
      <w:r w:rsidRPr="00FA5925">
        <w:rPr>
          <w:rFonts w:cs="Times New Roman"/>
          <w:szCs w:val="24"/>
        </w:rPr>
        <w:t>.</w:t>
      </w:r>
      <w:r w:rsidR="00121CC7">
        <w:rPr>
          <w:rFonts w:cs="Times New Roman"/>
          <w:szCs w:val="24"/>
        </w:rPr>
        <w:t>4</w:t>
      </w:r>
      <w:r w:rsidRPr="00FA5925">
        <w:rPr>
          <w:rFonts w:cs="Times New Roman"/>
          <w:szCs w:val="24"/>
        </w:rPr>
        <w:t xml:space="preserve"> (c). The </w:t>
      </w:r>
      <w:r w:rsidR="001A62B2">
        <w:rPr>
          <w:rFonts w:cs="Times New Roman"/>
          <w:szCs w:val="24"/>
        </w:rPr>
        <w:t>mean</w:t>
      </w:r>
      <w:r w:rsidRPr="00FA5925">
        <w:rPr>
          <w:rFonts w:cs="Times New Roman"/>
          <w:szCs w:val="24"/>
        </w:rPr>
        <w:t xml:space="preserve"> size of spherical nanoparticle is found 53.99 nm. </w:t>
      </w:r>
    </w:p>
    <w:p w14:paraId="3DC1FA0A" w14:textId="2307D0CD" w:rsidP="00B1414C" w:rsidR="0092211B" w:rsidRDefault="00327499" w:rsidRPr="00B1414C">
      <w:pPr>
        <w:pStyle w:val="Heading3"/>
        <w:spacing w:line="480" w:lineRule="auto"/>
        <w:rPr>
          <w:rFonts w:ascii="Times New Roman" w:cs="Times New Roman" w:hAnsi="Times New Roman"/>
          <w:b/>
          <w:bCs/>
          <w:color w:val="auto"/>
        </w:rPr>
      </w:pPr>
      <w:r>
        <w:rPr>
          <w:rFonts w:ascii="Times New Roman" w:cs="Times New Roman" w:hAnsi="Times New Roman"/>
          <w:b/>
          <w:bCs/>
          <w:color w:val="auto"/>
        </w:rPr>
        <w:lastRenderedPageBreak/>
        <w:t xml:space="preserve">4.2 </w:t>
      </w:r>
      <w:r w:rsidR="0092211B" w:rsidRPr="00327499">
        <w:rPr>
          <w:rFonts w:ascii="Times New Roman" w:cs="Times New Roman" w:hAnsi="Times New Roman"/>
          <w:b/>
          <w:bCs/>
          <w:color w:val="auto"/>
        </w:rPr>
        <w:t>Nanorod morphology</w:t>
      </w:r>
    </w:p>
    <w:p w14:paraId="237336AF" w14:textId="3C010CA0" w:rsidP="00B1414C" w:rsidR="0092211B" w:rsidRDefault="0092211B" w:rsidRPr="00FA5925">
      <w:pPr>
        <w:autoSpaceDE w:val="0"/>
        <w:autoSpaceDN w:val="0"/>
        <w:adjustRightInd w:val="0"/>
        <w:spacing w:after="0" w:line="480" w:lineRule="auto"/>
        <w:rPr>
          <w:rFonts w:cs="Times New Roman"/>
          <w:szCs w:val="24"/>
        </w:rPr>
      </w:pPr>
      <w:r w:rsidRPr="00FA5925">
        <w:rPr>
          <w:rFonts w:cs="Times New Roman"/>
          <w:szCs w:val="24"/>
        </w:rPr>
        <w:t xml:space="preserve">Recently, Selim </w:t>
      </w:r>
      <w:r w:rsidRPr="00FA5925">
        <w:rPr>
          <w:rFonts w:cs="Times New Roman"/>
          <w:i/>
          <w:iCs/>
          <w:szCs w:val="24"/>
        </w:rPr>
        <w:t>et al.</w:t>
      </w:r>
      <w:r w:rsidRPr="00FA5925">
        <w:rPr>
          <w:rFonts w:cs="Times New Roman"/>
          <w:szCs w:val="24"/>
        </w:rPr>
        <w:t xml:space="preserve"> reported nanorods morphology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with single crystallinity prepared by surfactant directed solvothermal process.</w:t>
      </w:r>
      <w:r w:rsidRPr="00FA5925">
        <w:rPr>
          <w:rFonts w:cs="Times New Roman"/>
          <w:szCs w:val="24"/>
        </w:rPr>
        <w:fldChar w:fldCharType="begin" w:fldLock="1"/>
      </w:r>
      <w:r w:rsidR="0084527E">
        <w:rPr>
          <w:rFonts w:cs="Times New Roman"/>
          <w:szCs w:val="24"/>
        </w:rPr>
        <w:instrText>ADDIN CSL_CITATION {"citationItems":[{"id":"ITEM-1","itemData":{"DOI":"10.1016/j.ceramint.2019.12.183","ISSN":"0272-8842","author":[{"dropping-particle":"","family":"Selim","given":"Mohamed S","non-dropping-particle":"","parse-names":false,"suffix":""},{"dropping-particle":"","family":"Jing","given":"Ping","non-dropping-particle":"","parse-names":false,"suffix":""},{"dropping-particle":"","family":"Ping","given":"Yu","non-dropping-particle":"","parse-names":false,"suffix":""},{"dropping-particle":"","family":"Hao","given":"Zhifeng","non-dropping-particle":"","parse-names":false,"suffix":""},{"dropping-particle":"","family":"Wen","given":"Hongli","non-dropping-particle":"","parse-names":false,"suffix":""}],"container-title":"Ceramics International","id":"ITEM-1","issue":"7","issued":{"date-parts":[["2020"]]},"page":"9289-9296","publisher":"Elsevier Ltd and Techna Group S.r.l.","title":"Controlled-surfactant-directed solvothermal synthesis of γ-Al 2 O 3 nanorods through a boehmite precursor route","type":"article-journal","volume":"46"},"uris":["http://www.mendeley.com/documents/?uuid=255c7462-30f4-4ab1-bb7b-364c1f7541b5"]}],"mendeley":{"formattedCitation":"(Selim et al., 2020)","plainTextFormattedCitation":"(Selim et al., 2020)","previouslyFormattedCitation":"&lt;sup&gt;47&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elim et al., 2020)</w:t>
      </w:r>
      <w:r w:rsidRPr="00FA5925">
        <w:rPr>
          <w:rFonts w:cs="Times New Roman"/>
          <w:szCs w:val="24"/>
        </w:rPr>
        <w:fldChar w:fldCharType="end"/>
      </w:r>
      <w:r w:rsidRPr="00FA5925">
        <w:rPr>
          <w:rFonts w:cs="Times New Roman"/>
          <w:szCs w:val="24"/>
        </w:rPr>
        <w:t xml:space="preserve"> The process comprises hydrolysis and precipitation reaction involving the precursor AlCl</w:t>
      </w:r>
      <w:r w:rsidRPr="00FA5925">
        <w:rPr>
          <w:rFonts w:cs="Times New Roman"/>
          <w:szCs w:val="24"/>
          <w:vertAlign w:val="subscript"/>
        </w:rPr>
        <w:t>3</w:t>
      </w:r>
      <w:r w:rsidRPr="00FA5925">
        <w:rPr>
          <w:rFonts w:cs="Times New Roman"/>
          <w:szCs w:val="24"/>
        </w:rPr>
        <w:t>·6H</w:t>
      </w:r>
      <w:r w:rsidRPr="00FA5925">
        <w:rPr>
          <w:rFonts w:cs="Times New Roman"/>
          <w:szCs w:val="24"/>
          <w:vertAlign w:val="subscript"/>
        </w:rPr>
        <w:t>2</w:t>
      </w:r>
      <w:r w:rsidRPr="00FA5925">
        <w:rPr>
          <w:rFonts w:cs="Times New Roman"/>
          <w:szCs w:val="24"/>
        </w:rPr>
        <w:t xml:space="preserve">O, dodecylbenzene sulfonate (SDBS) as a surfactant directed solvothermal agent and NaOH as the precipitating agent over 24 hours at 200 </w:t>
      </w:r>
      <w:r w:rsidRPr="00FA5925">
        <w:rPr>
          <w:rFonts w:cs="Times New Roman"/>
          <w:szCs w:val="24"/>
          <w:vertAlign w:val="superscript"/>
        </w:rPr>
        <w:t>0</w:t>
      </w:r>
      <w:r w:rsidRPr="00FA5925">
        <w:rPr>
          <w:rFonts w:cs="Times New Roman"/>
          <w:szCs w:val="24"/>
        </w:rPr>
        <w:t>C to get nanorods of γ-AlOOH. The transformation of nanorods of γ-AlOOH to nanorods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 xml:space="preserve">through calcination reaction at 500 </w:t>
      </w:r>
      <w:r w:rsidRPr="00FA5925">
        <w:rPr>
          <w:rFonts w:cs="Times New Roman"/>
          <w:szCs w:val="24"/>
          <w:vertAlign w:val="superscript"/>
        </w:rPr>
        <w:t>0</w:t>
      </w:r>
      <w:r w:rsidRPr="00FA5925">
        <w:rPr>
          <w:rFonts w:cs="Times New Roman"/>
          <w:szCs w:val="24"/>
        </w:rPr>
        <w:t>C for 3 hours. HRTEM images of uniform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 xml:space="preserve">3 </w:t>
      </w:r>
      <w:r w:rsidRPr="00FA5925">
        <w:rPr>
          <w:rFonts w:cs="Times New Roman"/>
          <w:szCs w:val="24"/>
        </w:rPr>
        <w:t>nanorods single crystal with average width and mean length are 10 nm and 150 nm respectively</w:t>
      </w:r>
      <w:r w:rsidR="0020410E">
        <w:rPr>
          <w:rFonts w:cs="Times New Roman"/>
          <w:szCs w:val="24"/>
        </w:rPr>
        <w:t xml:space="preserve"> are shown in Figure 5</w:t>
      </w:r>
      <w:r w:rsidRPr="00FA5925">
        <w:rPr>
          <w:rFonts w:cs="Times New Roman"/>
          <w:szCs w:val="24"/>
        </w:rPr>
        <w:t xml:space="preserve">. </w:t>
      </w:r>
      <w:r w:rsidRPr="00FA5925">
        <w:rPr>
          <w:rFonts w:cs="Times New Roman"/>
          <w:szCs w:val="24"/>
          <w:vertAlign w:val="subscript"/>
        </w:rPr>
        <w:t xml:space="preserve"> </w:t>
      </w:r>
    </w:p>
    <w:p w14:paraId="3825A73A" w14:textId="77777777" w:rsidP="00B1414C" w:rsidR="0092211B" w:rsidRDefault="0092211B">
      <w:pPr>
        <w:autoSpaceDE w:val="0"/>
        <w:autoSpaceDN w:val="0"/>
        <w:adjustRightInd w:val="0"/>
        <w:spacing w:after="0" w:line="480" w:lineRule="auto"/>
        <w:rPr>
          <w:rFonts w:cs="Times New Roman"/>
          <w:szCs w:val="24"/>
        </w:rPr>
      </w:pPr>
    </w:p>
    <w:p w14:paraId="16059E62" w14:textId="71BD054B" w:rsidP="00B1414C" w:rsidR="0092211B" w:rsidRDefault="0092211B" w:rsidRPr="00FA5925">
      <w:pPr>
        <w:autoSpaceDE w:val="0"/>
        <w:autoSpaceDN w:val="0"/>
        <w:adjustRightInd w:val="0"/>
        <w:spacing w:after="0" w:line="480" w:lineRule="auto"/>
        <w:rPr>
          <w:rFonts w:cs="Times New Roman"/>
          <w:szCs w:val="24"/>
        </w:rPr>
      </w:pPr>
      <w:r>
        <w:rPr>
          <w:rFonts w:cs="Times New Roman"/>
          <w:noProof/>
          <w:szCs w:val="24"/>
        </w:rPr>
        <mc:AlternateContent>
          <mc:Choice Requires="wpg">
            <w:drawing>
              <wp:anchor allowOverlap="1" behindDoc="0" distB="0" distL="114300" distR="114300" distT="0" layoutInCell="1" locked="0" relativeHeight="251654144" simplePos="0" wp14:anchorId="2DA04F96" wp14:editId="50803805">
                <wp:simplePos x="0" y="0"/>
                <wp:positionH relativeFrom="column">
                  <wp:posOffset>78572</wp:posOffset>
                </wp:positionH>
                <wp:positionV relativeFrom="paragraph">
                  <wp:posOffset>401</wp:posOffset>
                </wp:positionV>
                <wp:extent cx="5103495" cy="2735912"/>
                <wp:effectExtent b="7620" l="0" r="1905" t="0"/>
                <wp:wrapTopAndBottom/>
                <wp:docPr id="1017339082" name="Group 3"/>
                <wp:cNvGraphicFramePr/>
                <a:graphic xmlns:a="http://schemas.openxmlformats.org/drawingml/2006/main">
                  <a:graphicData uri="http://schemas.microsoft.com/office/word/2010/wordprocessingGroup">
                    <wpg:wgp>
                      <wpg:cNvGrpSpPr/>
                      <wpg:grpSpPr>
                        <a:xfrm>
                          <a:off x="0" y="0"/>
                          <a:ext cx="5103495" cy="2735912"/>
                          <a:chOff x="0" y="0"/>
                          <a:chExt cx="5103495" cy="2735912"/>
                        </a:xfrm>
                      </wpg:grpSpPr>
                      <pic:pic xmlns:pic="http://schemas.openxmlformats.org/drawingml/2006/picture">
                        <pic:nvPicPr>
                          <pic:cNvPr descr="Graphical user interface&#10;&#10;Description automatically generated" id="7" name="Picture 6">
                            <a:extLst>
                              <a:ext uri="{FF2B5EF4-FFF2-40B4-BE49-F238E27FC236}">
                                <a16:creationId xmlns:a16="http://schemas.microsoft.com/office/drawing/2014/main" id="{F86DE8D0-9BD9-4AAF-91C9-C6C930BCCB79}"/>
                              </a:ext>
                            </a:extLst>
                          </pic:cNvPr>
                          <pic:cNvPicPr>
                            <a:picLocks noChangeAspect="1"/>
                          </pic:cNvPicPr>
                        </pic:nvPicPr>
                        <pic:blipFill rotWithShape="1">
                          <a:blip cstate="print" r:embed="rId14">
                            <a:extLst>
                              <a:ext uri="{28A0092B-C50C-407E-A947-70E740481C1C}">
                                <a14:useLocalDpi xmlns:a14="http://schemas.microsoft.com/office/drawing/2010/main" val="0"/>
                              </a:ext>
                            </a:extLst>
                          </a:blip>
                          <a:srcRect b="75332"/>
                          <a:stretch/>
                        </pic:blipFill>
                        <pic:spPr>
                          <a:xfrm>
                            <a:off x="259308" y="0"/>
                            <a:ext cx="4591050" cy="2212340"/>
                          </a:xfrm>
                          <a:prstGeom prst="rect">
                            <a:avLst/>
                          </a:prstGeom>
                        </pic:spPr>
                      </pic:pic>
                      <wps:wsp>
                        <wps:cNvPr id="83948413" name="Text Box 1"/>
                        <wps:cNvSpPr txBox="1"/>
                        <wps:spPr>
                          <a:xfrm>
                            <a:off x="0" y="2245057"/>
                            <a:ext cx="5103495" cy="490855"/>
                          </a:xfrm>
                          <a:prstGeom prst="rect">
                            <a:avLst/>
                          </a:prstGeom>
                          <a:solidFill>
                            <a:prstClr val="white"/>
                          </a:solidFill>
                          <a:ln>
                            <a:noFill/>
                          </a:ln>
                        </wps:spPr>
                        <wps:txbx>
                          <w:txbxContent>
                            <w:p w14:paraId="151BD035" w14:textId="2292CD2E" w:rsidP="0092211B" w:rsidR="0092211B" w:rsidRDefault="0092211B" w:rsidRPr="00281796">
                              <w:pPr>
                                <w:autoSpaceDE w:val="0"/>
                                <w:autoSpaceDN w:val="0"/>
                                <w:adjustRightInd w:val="0"/>
                                <w:spacing w:after="0"/>
                                <w:rPr>
                                  <w:rFonts w:cs="Times New Roman"/>
                                  <w:szCs w:val="24"/>
                                </w:rPr>
                              </w:pPr>
                              <w:r w:rsidRPr="00E2477A">
                                <w:rPr>
                                  <w:rFonts w:cs="Times New Roman"/>
                                  <w:b/>
                                  <w:bCs/>
                                  <w:szCs w:val="24"/>
                                </w:rPr>
                                <w:t>Fig</w:t>
                              </w:r>
                              <w:r w:rsidR="00E2477A" w:rsidRPr="00E2477A">
                                <w:rPr>
                                  <w:rFonts w:cs="Times New Roman"/>
                                  <w:b/>
                                  <w:bCs/>
                                  <w:szCs w:val="24"/>
                                </w:rPr>
                                <w:t>ure</w:t>
                              </w:r>
                              <w:r w:rsidRPr="00E2477A">
                                <w:rPr>
                                  <w:rFonts w:cs="Times New Roman"/>
                                  <w:b/>
                                  <w:bCs/>
                                  <w:szCs w:val="24"/>
                                </w:rPr>
                                <w:t xml:space="preserve"> </w:t>
                              </w:r>
                              <w:r w:rsidR="00E2477A" w:rsidRPr="00E2477A">
                                <w:rPr>
                                  <w:rFonts w:cs="Times New Roman"/>
                                  <w:b/>
                                  <w:bCs/>
                                  <w:szCs w:val="24"/>
                                </w:rPr>
                                <w:t>5.</w:t>
                              </w:r>
                              <w:r>
                                <w:t xml:space="preserve"> </w:t>
                              </w:r>
                              <w:r w:rsidRPr="00FA5925">
                                <w:rPr>
                                  <w:rFonts w:cs="Times New Roman"/>
                                  <w:szCs w:val="24"/>
                                </w:rPr>
                                <w:t>HRTEM images of γ–Al</w:t>
                              </w:r>
                              <w:r w:rsidRPr="00FA5925">
                                <w:rPr>
                                  <w:rFonts w:cs="Times New Roman"/>
                                  <w:szCs w:val="24"/>
                                  <w:vertAlign w:val="subscript"/>
                                </w:rPr>
                                <w:t>2</w:t>
                              </w:r>
                              <w:r w:rsidRPr="00FA5925">
                                <w:rPr>
                                  <w:rFonts w:cs="Times New Roman"/>
                                  <w:szCs w:val="24"/>
                                </w:rPr>
                                <w:t>O</w:t>
                              </w:r>
                              <w:r w:rsidRPr="00FA5925">
                                <w:rPr>
                                  <w:rFonts w:cs="Times New Roman"/>
                                  <w:szCs w:val="24"/>
                                  <w:vertAlign w:val="subscript"/>
                                </w:rPr>
                                <w:t>3</w:t>
                              </w:r>
                              <w:r w:rsidRPr="00FA5925">
                                <w:rPr>
                                  <w:rFonts w:cs="Times New Roman"/>
                                  <w:szCs w:val="24"/>
                                </w:rPr>
                                <w:t xml:space="preserve"> nanorods at different magnification. (Reproduced with permission from ref.</w:t>
                              </w:r>
                              <w:r w:rsidRPr="00FA5925">
                                <w:rPr>
                                  <w:rFonts w:cs="Times New Roman"/>
                                  <w:szCs w:val="24"/>
                                </w:rPr>
                                <w:fldChar w:fldCharType="begin" w:fldLock="1"/>
                              </w:r>
                              <w:r w:rsidR="0084527E">
                                <w:rPr>
                                  <w:rFonts w:cs="Times New Roman"/>
                                  <w:szCs w:val="24"/>
                                </w:rPr>
                                <w:instrText>ADDIN CSL_CITATION {"citationItems":[{"id":"ITEM-1","itemData":{"DOI":"10.1016/j.ceramint.2019.12.183","ISSN":"0272-8842","author":[{"dropping-particle":"","family":"Selim","given":"Mohamed S","non-dropping-particle":"","parse-names":false,"suffix":""},{"dropping-particle":"","family":"Jing","given":"Ping","non-dropping-particle":"","parse-names":false,"suffix":""},{"dropping-particle":"","family":"Ping","given":"Yu","non-dropping-particle":"","parse-names":false,"suffix":""},{"dropping-particle":"","family":"Hao","given":"Zhifeng","non-dropping-particle":"","parse-names":false,"suffix":""},{"dropping-particle":"","family":"Wen","given":"Hongli","non-dropping-particle":"","parse-names":false,"suffix":""}],"container-title":"Ceramics International","id":"ITEM-1","issue":"7","issued":{"date-parts":[["2020"]]},"page":"9289-9296","publisher":"Elsevier Ltd and Techna Group S.r.l.","title":"Controlled-surfactant-directed solvothermal synthesis of γ-Al 2 O 3 nanorods through a boehmite precursor route","type":"article-journal","volume":"46"},"uris":["http://www.mendeley.com/documents/?uuid=255c7462-30f4-4ab1-bb7b-364c1f7541b5"]}],"mendeley":{"formattedCitation":"(Selim et al., 2020)","plainTextFormattedCitation":"(Selim et al., 2020)","previouslyFormattedCitation":"&lt;sup&gt;47&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Selim et al., 2020)</w:t>
                              </w:r>
                              <w:r w:rsidRPr="00FA5925">
                                <w:rPr>
                                  <w:rFonts w:cs="Times New Roman"/>
                                  <w:szCs w:val="24"/>
                                </w:rPr>
                                <w:fldChar w:fldCharType="end"/>
                              </w:r>
                              <w:r w:rsidRPr="00FA5925">
                                <w:rPr>
                                  <w:rFonts w:cs="Times New Roman"/>
                                  <w:szCs w:val="24"/>
                                </w:rPr>
                                <w:t>)</w:t>
                              </w: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wpg:wgp>
                  </a:graphicData>
                </a:graphic>
              </wp:anchor>
            </w:drawing>
          </mc:Choice>
        </mc:AlternateContent>
      </w:r>
      <w:r w:rsidRPr="00FA5925">
        <w:rPr>
          <w:rFonts w:cs="Times New Roman"/>
          <w:szCs w:val="24"/>
        </w:rPr>
        <w:t xml:space="preserve">In another article, Liu </w:t>
      </w:r>
      <w:r w:rsidRPr="00FA5925">
        <w:rPr>
          <w:rFonts w:cs="Times New Roman"/>
          <w:i/>
          <w:iCs/>
          <w:szCs w:val="24"/>
        </w:rPr>
        <w:t>et al.</w:t>
      </w:r>
      <w:r w:rsidRPr="00FA5925">
        <w:rPr>
          <w:rFonts w:cs="Times New Roman"/>
          <w:szCs w:val="24"/>
        </w:rPr>
        <w:t xml:space="preserve"> reported an effective method to design and construction of hierarchical H-MoS2/MoP nanorods to develop efficient electrocatalysts for energy related applications using sacrifice template strategy. </w:t>
      </w:r>
      <w:r w:rsidRPr="00FA5925">
        <w:rPr>
          <w:rFonts w:cs="Times New Roman"/>
          <w:szCs w:val="24"/>
        </w:rPr>
        <w:fldChar w:fldCharType="begin" w:fldLock="1"/>
      </w:r>
      <w:r w:rsidR="0084527E">
        <w:rPr>
          <w:rFonts w:cs="Times New Roman"/>
          <w:szCs w:val="24"/>
        </w:rPr>
        <w:instrText>ADDIN CSL_CITATION {"citationItems":[{"id":"ITEM-1","itemData":{"DOI":"10.1002/smll.202002482","author":[{"dropping-particle":"","family":"Liu","given":"Qian","non-dropping-particle":"","parse-names":false,"suffix":""},{"dropping-particle":"","family":"Xue","given":"Ziqian","non-dropping-particle":"","parse-names":false,"suffix":""},{"dropping-particle":"","family":"Jia","given":"Baoming","non-dropping-particle":"","parse-names":false,"suffix":""},{"dropping-particle":"","family":"Liu","given":"Qinglin","non-dropping-particle":"","parse-names":false,"suffix":""},{"dropping-particle":"","family":"Liu","given":"Kang","non-dropping-particle":"","parse-names":false,"suffix":""},{"dropping-particle":"","family":"Lin","given":"Yiyang","non-dropping-particle":"","parse-names":false,"suffix":""},{"dropping-particle":"","family":"Liu","given":"Min","non-dropping-particle":"","parse-names":false,"suffix":""},{"dropping-particle":"","family":"Li","given":"Yinle","non-dropping-particle":"","parse-names":false,"suffix":""},{"dropping-particle":"","family":"Li","given":"Guangqin","non-dropping-particle":"","parse-names":false,"suffix":""}],"id":"ITEM-1","issued":{"date-parts":[["2020"]]},"page":"1-6","title":"Hierarchical Nanorods of MoS 2 / MoP Heterojunction for Efficient Electrocatalytic Hydrogen Evolution Reaction","type":"article-journal","volume":"2002482"},"uris":["http://www.mendeley.com/documents/?uuid=dc00ea39-0f38-4eed-8e05-c1993fce5148"]}],"mendeley":{"formattedCitation":"(Q. Liu et al., 2020)","plainTextFormattedCitation":"(Q. Liu et al., 2020)","previouslyFormattedCitation":"&lt;sup&gt;48&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Q. Liu et al., 2020)</w:t>
      </w:r>
      <w:r w:rsidRPr="00FA5925">
        <w:rPr>
          <w:rFonts w:cs="Times New Roman"/>
          <w:szCs w:val="24"/>
        </w:rPr>
        <w:fldChar w:fldCharType="end"/>
      </w:r>
      <w:r w:rsidRPr="00FA5925">
        <w:rPr>
          <w:rFonts w:cs="Times New Roman"/>
          <w:szCs w:val="24"/>
        </w:rPr>
        <w:t xml:space="preserve"> They found that as synthesized H-MoS2/MoP nanorods exhibits good stability and excellent hydrogen evolution reaction (HER) activity with low overpotential of 92 mV at current density of 10 mA cm</w:t>
      </w:r>
      <w:r w:rsidRPr="00FA5925">
        <w:rPr>
          <w:rFonts w:cs="Times New Roman"/>
          <w:szCs w:val="24"/>
          <w:vertAlign w:val="superscript"/>
        </w:rPr>
        <w:t>-2</w:t>
      </w:r>
      <w:r w:rsidRPr="00FA5925">
        <w:rPr>
          <w:rFonts w:cs="Times New Roman"/>
          <w:szCs w:val="24"/>
        </w:rPr>
        <w:t xml:space="preserve"> in 1 M KOH. Their work showed a new perspective on the link between activity and structure, as well as compositional characteristic to allow for the development of effective HER </w:t>
      </w:r>
      <w:r w:rsidRPr="00FA5925">
        <w:rPr>
          <w:rFonts w:cs="Times New Roman"/>
          <w:szCs w:val="24"/>
        </w:rPr>
        <w:lastRenderedPageBreak/>
        <w:t>electrocatalysts for energy conversion applications. Fig</w:t>
      </w:r>
      <w:r w:rsidR="0020410E">
        <w:rPr>
          <w:rFonts w:cs="Times New Roman"/>
          <w:szCs w:val="24"/>
        </w:rPr>
        <w:t>ure</w:t>
      </w:r>
      <w:r w:rsidRPr="00FA5925">
        <w:rPr>
          <w:rFonts w:cs="Times New Roman"/>
          <w:szCs w:val="24"/>
        </w:rPr>
        <w:t>.</w:t>
      </w:r>
      <w:r w:rsidR="0020410E">
        <w:rPr>
          <w:rFonts w:cs="Times New Roman"/>
          <w:szCs w:val="24"/>
        </w:rPr>
        <w:t>6</w:t>
      </w:r>
      <w:r w:rsidRPr="00FA5925">
        <w:rPr>
          <w:rFonts w:cs="Times New Roman"/>
          <w:szCs w:val="24"/>
        </w:rPr>
        <w:t xml:space="preserve"> (a and b) shows the SEM images of as synthesized H-MoS2/MoP nanorods and fig</w:t>
      </w:r>
      <w:r w:rsidR="0020410E">
        <w:rPr>
          <w:rFonts w:cs="Times New Roman"/>
          <w:szCs w:val="24"/>
        </w:rPr>
        <w:t>ure</w:t>
      </w:r>
      <w:r w:rsidRPr="00FA5925">
        <w:rPr>
          <w:rFonts w:cs="Times New Roman"/>
          <w:szCs w:val="24"/>
        </w:rPr>
        <w:t xml:space="preserve">. </w:t>
      </w:r>
      <w:r w:rsidR="0020410E">
        <w:rPr>
          <w:rFonts w:cs="Times New Roman"/>
          <w:szCs w:val="24"/>
        </w:rPr>
        <w:t>6</w:t>
      </w:r>
      <w:r w:rsidRPr="00FA5925">
        <w:rPr>
          <w:rFonts w:cs="Times New Roman"/>
          <w:szCs w:val="24"/>
        </w:rPr>
        <w:t>(c) shows schematic representation of synthesis procedure for H-MoS2/MoP nanorods.</w:t>
      </w:r>
    </w:p>
    <w:p w14:paraId="22320304" w14:textId="51B8C73D" w:rsidP="00B1414C" w:rsidR="0092211B" w:rsidRDefault="0092211B" w:rsidRPr="00FA5925">
      <w:pPr>
        <w:autoSpaceDE w:val="0"/>
        <w:autoSpaceDN w:val="0"/>
        <w:adjustRightInd w:val="0"/>
        <w:spacing w:after="0" w:line="480" w:lineRule="auto"/>
        <w:rPr>
          <w:rFonts w:cs="Times New Roman"/>
          <w:szCs w:val="24"/>
        </w:rPr>
      </w:pPr>
    </w:p>
    <w:p w14:paraId="1427EC1C" w14:textId="29A0EB91" w:rsidP="00B1414C" w:rsidR="0092211B" w:rsidRDefault="0092211B" w:rsidRPr="00FA5925">
      <w:pPr>
        <w:autoSpaceDE w:val="0"/>
        <w:autoSpaceDN w:val="0"/>
        <w:adjustRightInd w:val="0"/>
        <w:spacing w:after="0" w:line="480" w:lineRule="auto"/>
        <w:rPr>
          <w:rFonts w:cs="Times New Roman"/>
          <w:szCs w:val="24"/>
        </w:rPr>
      </w:pPr>
      <w:r>
        <w:rPr>
          <w:rFonts w:cs="Times New Roman"/>
          <w:noProof/>
          <w:szCs w:val="24"/>
          <w14:ligatures w14:val="standardContextual"/>
        </w:rPr>
        <mc:AlternateContent>
          <mc:Choice Requires="wpg">
            <w:drawing>
              <wp:anchor allowOverlap="1" behindDoc="0" distB="0" distL="114300" distR="114300" distT="0" layoutInCell="1" locked="0" relativeHeight="251657216" simplePos="0" wp14:anchorId="340F6FC0" wp14:editId="61F1FF24">
                <wp:simplePos x="0" y="0"/>
                <wp:positionH relativeFrom="margin">
                  <wp:align>center</wp:align>
                </wp:positionH>
                <wp:positionV relativeFrom="paragraph">
                  <wp:posOffset>144379</wp:posOffset>
                </wp:positionV>
                <wp:extent cx="5362575" cy="3527425"/>
                <wp:effectExtent b="0" l="0" r="9525" t="0"/>
                <wp:wrapTopAndBottom/>
                <wp:docPr id="508370867" name="Group 1"/>
                <wp:cNvGraphicFramePr/>
                <a:graphic xmlns:a="http://schemas.openxmlformats.org/drawingml/2006/main">
                  <a:graphicData uri="http://schemas.microsoft.com/office/word/2010/wordprocessingGroup">
                    <wpg:wgp>
                      <wpg:cNvGrpSpPr/>
                      <wpg:grpSpPr>
                        <a:xfrm>
                          <a:off x="0" y="0"/>
                          <a:ext cx="5362575" cy="3527425"/>
                          <a:chOff x="0" y="0"/>
                          <a:chExt cx="5362575" cy="3527425"/>
                        </a:xfrm>
                      </wpg:grpSpPr>
                      <wpg:grpSp>
                        <wpg:cNvPr id="13" name="Group 2"/>
                        <wpg:cNvGrpSpPr/>
                        <wpg:grpSpPr>
                          <a:xfrm>
                            <a:off x="0" y="0"/>
                            <a:ext cx="5362575" cy="2867025"/>
                            <a:chOff x="0" y="0"/>
                            <a:chExt cx="5689675" cy="3543931"/>
                          </a:xfrm>
                        </wpg:grpSpPr>
                        <pic:pic xmlns:pic="http://schemas.openxmlformats.org/drawingml/2006/picture">
                          <pic:nvPicPr>
                            <pic:cNvPr descr="image" id="14" name="Picture 14"/>
                            <pic:cNvPicPr>
                              <a:picLocks noChangeArrowheads="1"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2269395"/>
                              <a:ext cx="5689675" cy="127453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descr="image" id="15" name="Picture 15"/>
                            <pic:cNvPicPr>
                              <a:picLocks noChangeArrowheads="1" noChangeAspect="1"/>
                            </pic:cNvPicPr>
                          </pic:nvPicPr>
                          <pic:blipFill rotWithShape="1">
                            <a:blip r:embed="rId17">
                              <a:extLst>
                                <a:ext uri="{28A0092B-C50C-407E-A947-70E740481C1C}">
                                  <a14:useLocalDpi xmlns:a14="http://schemas.microsoft.com/office/drawing/2010/main" val="0"/>
                                </a:ext>
                              </a:extLst>
                            </a:blip>
                            <a:srcRect b="62428" r="227"/>
                            <a:stretch/>
                          </pic:blipFill>
                          <pic:spPr bwMode="auto">
                            <a:xfrm>
                              <a:off x="0" y="0"/>
                              <a:ext cx="5689675" cy="2149043"/>
                            </a:xfrm>
                            <a:prstGeom prst="rect">
                              <a:avLst/>
                            </a:prstGeom>
                            <a:noFill/>
                            <a:extLst>
                              <a:ext uri="{909E8E84-426E-40DD-AFC4-6F175D3DCCD1}">
                                <a14:hiddenFill xmlns:a14="http://schemas.microsoft.com/office/drawing/2010/main">
                                  <a:solidFill>
                                    <a:srgbClr val="FFFFFF"/>
                                  </a:solidFill>
                                </a14:hiddenFill>
                              </a:ext>
                            </a:extLst>
                          </pic:spPr>
                        </pic:pic>
                        <wps:wsp>
                          <wps:cNvPr id="16" name="TextBox 1"/>
                          <wps:cNvSpPr txBox="1"/>
                          <wps:spPr>
                            <a:xfrm>
                              <a:off x="0" y="2247177"/>
                              <a:ext cx="357519" cy="549786"/>
                            </a:xfrm>
                            <a:prstGeom prst="rect">
                              <a:avLst/>
                            </a:prstGeom>
                            <a:noFill/>
                          </wps:spPr>
                          <wps:txbx>
                            <w:txbxContent>
                              <w:p w14:paraId="4CC2E2FA" w14:textId="77777777" w:rsidP="0092211B" w:rsidR="0092211B" w:rsidRDefault="0092211B">
                                <w:pPr>
                                  <w:rPr>
                                    <w:rFonts w:hAnsi="Calibri"/>
                                    <w:b/>
                                    <w:bCs/>
                                    <w:color w:themeColor="text1" w:themeTint="D9" w:val="262626"/>
                                    <w:kern w:val="24"/>
                                    <w:sz w:val="40"/>
                                    <w:szCs w:val="40"/>
                                  </w:rPr>
                                </w:pPr>
                                <w:r>
                                  <w:rPr>
                                    <w:rFonts w:hAnsi="Calibri"/>
                                    <w:b/>
                                    <w:bCs/>
                                    <w:color w:themeColor="text1" w:themeTint="D9" w:val="262626"/>
                                    <w:kern w:val="24"/>
                                    <w:sz w:val="40"/>
                                    <w:szCs w:val="40"/>
                                  </w:rPr>
                                  <w:t>c</w:t>
                                </w:r>
                              </w:p>
                            </w:txbxContent>
                          </wps:txbx>
                          <wps:bodyPr rtlCol="0" wrap="square">
                            <a:noAutofit/>
                          </wps:bodyPr>
                        </wps:wsp>
                      </wpg:grpSp>
                      <wps:wsp>
                        <wps:cNvPr id="19980393" name="Text Box 1"/>
                        <wps:cNvSpPr txBox="1"/>
                        <wps:spPr>
                          <a:xfrm>
                            <a:off x="0" y="2922905"/>
                            <a:ext cx="5362575" cy="604520"/>
                          </a:xfrm>
                          <a:prstGeom prst="rect">
                            <a:avLst/>
                          </a:prstGeom>
                          <a:solidFill>
                            <a:prstClr val="white"/>
                          </a:solidFill>
                          <a:ln>
                            <a:noFill/>
                          </a:ln>
                        </wps:spPr>
                        <wps:txbx>
                          <w:txbxContent>
                            <w:p w14:paraId="6518739B" w14:textId="0EB6A1B9" w:rsidP="0092211B" w:rsidR="0092211B" w:rsidRDefault="0092211B" w:rsidRPr="00814E3A">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6.</w:t>
                              </w:r>
                              <w:r>
                                <w:t xml:space="preserve"> </w:t>
                              </w:r>
                              <w:r w:rsidRPr="00FA5925">
                                <w:rPr>
                                  <w:rFonts w:cs="Times New Roman"/>
                                  <w:szCs w:val="24"/>
                                </w:rPr>
                                <w:t>(a, b) SEM images, of H-MoS2/MoP nanorods, (c) schematic representation of   the synthesis procedure of H-MoS2/MoP nanorods. (Reproduced with permission from ref.</w:t>
                              </w:r>
                              <w:r w:rsidRPr="00FA5925">
                                <w:rPr>
                                  <w:rFonts w:cs="Times New Roman"/>
                                  <w:szCs w:val="24"/>
                                </w:rPr>
                                <w:fldChar w:fldCharType="begin" w:fldLock="1"/>
                              </w:r>
                              <w:r w:rsidR="0084527E">
                                <w:rPr>
                                  <w:rFonts w:cs="Times New Roman"/>
                                  <w:szCs w:val="24"/>
                                </w:rPr>
                                <w:instrText>ADDIN CSL_CITATION {"citationItems":[{"id":"ITEM-1","itemData":{"DOI":"10.1002/smll.202002482","author":[{"dropping-particle":"","family":"Liu","given":"Qian","non-dropping-particle":"","parse-names":false,"suffix":""},{"dropping-particle":"","family":"Xue","given":"Ziqian","non-dropping-particle":"","parse-names":false,"suffix":""},{"dropping-particle":"","family":"Jia","given":"Baoming","non-dropping-particle":"","parse-names":false,"suffix":""},{"dropping-particle":"","family":"Liu","given":"Qinglin","non-dropping-particle":"","parse-names":false,"suffix":""},{"dropping-particle":"","family":"Liu","given":"Kang","non-dropping-particle":"","parse-names":false,"suffix":""},{"dropping-particle":"","family":"Lin","given":"Yiyang","non-dropping-particle":"","parse-names":false,"suffix":""},{"dropping-particle":"","family":"Liu","given":"Min","non-dropping-particle":"","parse-names":false,"suffix":""},{"dropping-particle":"","family":"Li","given":"Yinle","non-dropping-particle":"","parse-names":false,"suffix":""},{"dropping-particle":"","family":"Li","given":"Guangqin","non-dropping-particle":"","parse-names":false,"suffix":""}],"id":"ITEM-1","issued":{"date-parts":[["2020"]]},"page":"1-6","title":"Hierarchical Nanorods of MoS 2 / MoP Heterojunction for Efficient Electrocatalytic Hydrogen Evolution Reaction","type":"article-journal","volume":"2002482"},"uris":["http://www.mendeley.com/documents/?uuid=dc00ea39-0f38-4eed-8e05-c1993fce5148"]}],"mendeley":{"formattedCitation":"(Q. Liu et al., 2020)","plainTextFormattedCitation":"(Q. Liu et al., 2020)","previouslyFormattedCitation":"&lt;sup&gt;48&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Q. Liu et al., 2020)</w:t>
                              </w:r>
                              <w:r w:rsidRPr="00FA5925">
                                <w:rPr>
                                  <w:rFonts w:cs="Times New Roman"/>
                                  <w:szCs w:val="24"/>
                                </w:rPr>
                                <w:fldChar w:fldCharType="end"/>
                              </w:r>
                              <w:r w:rsidRPr="00FA5925">
                                <w:rPr>
                                  <w:rFonts w:cs="Times New Roman"/>
                                  <w:szCs w:val="24"/>
                                </w:rPr>
                                <w:t>)</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p>
    <w:p w14:paraId="6537425A" w14:textId="48EBCFCB" w:rsidP="00B1414C" w:rsidR="0092211B" w:rsidRDefault="0092211B" w:rsidRPr="00FA5925">
      <w:pPr>
        <w:autoSpaceDE w:val="0"/>
        <w:autoSpaceDN w:val="0"/>
        <w:adjustRightInd w:val="0"/>
        <w:spacing w:after="0" w:line="480" w:lineRule="auto"/>
        <w:rPr>
          <w:rFonts w:cs="Times New Roman"/>
          <w:szCs w:val="24"/>
        </w:rPr>
      </w:pPr>
      <w:r w:rsidRPr="00FA5925">
        <w:rPr>
          <w:rFonts w:cs="Times New Roman"/>
          <w:szCs w:val="24"/>
        </w:rPr>
        <w:t>Y Liang and W Zhao reported a simple two-step process using sputtering and hydrothermal crystal growth for synthesis of 3D TiO</w:t>
      </w:r>
      <w:r w:rsidRPr="00FA5925">
        <w:rPr>
          <w:rFonts w:cs="Times New Roman"/>
          <w:szCs w:val="24"/>
          <w:vertAlign w:val="subscript"/>
        </w:rPr>
        <w:t>2</w:t>
      </w:r>
      <w:r w:rsidRPr="00FA5925">
        <w:rPr>
          <w:rFonts w:cs="Times New Roman"/>
          <w:szCs w:val="24"/>
        </w:rPr>
        <w:t xml:space="preserve">-ZnO nanorods. </w:t>
      </w:r>
      <w:r w:rsidRPr="00FA5925">
        <w:rPr>
          <w:rFonts w:cs="Times New Roman"/>
          <w:szCs w:val="24"/>
        </w:rPr>
        <w:fldChar w:fldCharType="begin" w:fldLock="1"/>
      </w:r>
      <w:r w:rsidR="0084527E">
        <w:rPr>
          <w:rFonts w:cs="Times New Roman"/>
          <w:szCs w:val="24"/>
        </w:rPr>
        <w:instrText>ADDIN CSL_CITATION {"citationItems":[{"id":"ITEM-1","itemData":{"DOI":"10.1039/d0ce01036g","author":[{"dropping-particle":"","family":"Liang","given":"Yuan-chang","non-dropping-particle":"","parse-names":false,"suffix":""},{"dropping-particle":"","family":"Zhao","given":"Wei-cheng","non-dropping-particle":"","parse-names":false,"suffix":""}],"id":"ITEM-1","issued":{"date-parts":[["2020"]]},"page":"7575-7589","publisher":"Royal Society of Chemistry","title":"CrystEngComm","type":"article-journal"},"uris":["http://www.mendeley.com/documents/?uuid=01b6a6fa-7121-49a4-89d6-77e31208bad9"]}],"mendeley":{"formattedCitation":"(Liang et al., 2020)","plainTextFormattedCitation":"(Liang et al., 2020)","previouslyFormattedCitation":"&lt;sup&gt;49&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Liang et al., 2020)</w:t>
      </w:r>
      <w:r w:rsidRPr="00FA5925">
        <w:rPr>
          <w:rFonts w:cs="Times New Roman"/>
          <w:szCs w:val="24"/>
        </w:rPr>
        <w:fldChar w:fldCharType="end"/>
      </w:r>
      <w:r w:rsidRPr="00FA5925">
        <w:rPr>
          <w:rFonts w:cs="Times New Roman"/>
          <w:szCs w:val="24"/>
        </w:rPr>
        <w:t xml:space="preserve"> They showed that the morphological development of hydrothermally derived ZnO nanorods was significantly influenced by the growth temperature of the ZnO seed layer </w:t>
      </w:r>
      <w:r w:rsidR="00EE2BF1">
        <w:rPr>
          <w:rFonts w:cs="Times New Roman"/>
          <w:szCs w:val="24"/>
        </w:rPr>
        <w:t xml:space="preserve">via sputtering </w:t>
      </w:r>
      <w:r w:rsidRPr="00FA5925">
        <w:rPr>
          <w:rFonts w:cs="Times New Roman"/>
          <w:szCs w:val="24"/>
        </w:rPr>
        <w:t>on TiO</w:t>
      </w:r>
      <w:r w:rsidRPr="00FA5925">
        <w:rPr>
          <w:rFonts w:cs="Times New Roman"/>
          <w:szCs w:val="24"/>
          <w:vertAlign w:val="subscript"/>
        </w:rPr>
        <w:t>2</w:t>
      </w:r>
      <w:r w:rsidRPr="00FA5925">
        <w:rPr>
          <w:rFonts w:cs="Times New Roman"/>
          <w:szCs w:val="24"/>
        </w:rPr>
        <w:t xml:space="preserve"> nanorod templates. Their work showed the synthesized three-dimensional TiO</w:t>
      </w:r>
      <w:r w:rsidRPr="00FA5925">
        <w:rPr>
          <w:rFonts w:cs="Times New Roman"/>
          <w:szCs w:val="24"/>
          <w:vertAlign w:val="subscript"/>
        </w:rPr>
        <w:t>2</w:t>
      </w:r>
      <w:r w:rsidRPr="00FA5925">
        <w:rPr>
          <w:rFonts w:cs="Times New Roman"/>
          <w:szCs w:val="24"/>
        </w:rPr>
        <w:t>-ZnO nanoarchitectures will be promising device for photocatalytic and gas-sensing application. SEM images of synthesized TiO</w:t>
      </w:r>
      <w:r w:rsidRPr="00FA5925">
        <w:rPr>
          <w:rFonts w:cs="Times New Roman"/>
          <w:szCs w:val="24"/>
          <w:vertAlign w:val="subscript"/>
        </w:rPr>
        <w:t>2</w:t>
      </w:r>
      <w:r w:rsidRPr="00FA5925">
        <w:rPr>
          <w:rFonts w:cs="Times New Roman"/>
          <w:szCs w:val="24"/>
        </w:rPr>
        <w:t xml:space="preserve"> and TiO2-ZnO nanorods shown in fig</w:t>
      </w:r>
      <w:r w:rsidR="0020410E">
        <w:rPr>
          <w:rFonts w:cs="Times New Roman"/>
          <w:szCs w:val="24"/>
        </w:rPr>
        <w:t>ure 7</w:t>
      </w:r>
      <w:r w:rsidRPr="00FA5925">
        <w:rPr>
          <w:rFonts w:cs="Times New Roman"/>
          <w:szCs w:val="24"/>
        </w:rPr>
        <w:t>.</w:t>
      </w:r>
    </w:p>
    <w:p w14:paraId="13F9660B" w14:textId="44F588A7" w:rsidP="00B1414C" w:rsidR="0092211B" w:rsidRDefault="0092211B" w:rsidRPr="00FA5925">
      <w:pPr>
        <w:autoSpaceDE w:val="0"/>
        <w:autoSpaceDN w:val="0"/>
        <w:adjustRightInd w:val="0"/>
        <w:spacing w:after="0" w:line="480" w:lineRule="auto"/>
        <w:rPr>
          <w:rFonts w:cs="Times New Roman"/>
          <w:szCs w:val="24"/>
        </w:rPr>
      </w:pPr>
      <w:r>
        <w:rPr>
          <w:rFonts w:cs="Times New Roman"/>
          <w:noProof/>
          <w:szCs w:val="24"/>
          <w14:ligatures w14:val="standardContextual"/>
        </w:rPr>
        <w:lastRenderedPageBreak/>
        <mc:AlternateContent>
          <mc:Choice Requires="wpg">
            <w:drawing>
              <wp:anchor allowOverlap="1" behindDoc="0" distB="0" distL="114300" distR="114300" distT="0" layoutInCell="1" locked="0" relativeHeight="251660288" simplePos="0" wp14:anchorId="33160573" wp14:editId="1BD5F46D">
                <wp:simplePos x="0" y="0"/>
                <wp:positionH relativeFrom="column">
                  <wp:posOffset>309600</wp:posOffset>
                </wp:positionH>
                <wp:positionV relativeFrom="paragraph">
                  <wp:posOffset>338970</wp:posOffset>
                </wp:positionV>
                <wp:extent cx="4591050" cy="3397885"/>
                <wp:effectExtent b="0" l="0" r="0" t="0"/>
                <wp:wrapTopAndBottom/>
                <wp:docPr id="770408435" name="Group 2"/>
                <wp:cNvGraphicFramePr/>
                <a:graphic xmlns:a="http://schemas.openxmlformats.org/drawingml/2006/main">
                  <a:graphicData uri="http://schemas.microsoft.com/office/word/2010/wordprocessingGroup">
                    <wpg:wgp>
                      <wpg:cNvGrpSpPr/>
                      <wpg:grpSpPr>
                        <a:xfrm>
                          <a:off x="0" y="0"/>
                          <a:ext cx="4591050" cy="3397885"/>
                          <a:chOff x="0" y="0"/>
                          <a:chExt cx="4591050" cy="3397885"/>
                        </a:xfrm>
                      </wpg:grpSpPr>
                      <wpg:grpSp>
                        <wpg:cNvPr id="17" name="Group 6"/>
                        <wpg:cNvGrpSpPr/>
                        <wpg:grpSpPr>
                          <a:xfrm>
                            <a:off x="0" y="0"/>
                            <a:ext cx="4591050" cy="2733675"/>
                            <a:chOff x="0" y="0"/>
                            <a:chExt cx="5019769" cy="3365830"/>
                          </a:xfrm>
                        </wpg:grpSpPr>
                        <pic:pic xmlns:pic="http://schemas.openxmlformats.org/drawingml/2006/picture">
                          <pic:nvPicPr>
                            <pic:cNvPr descr="A picture containing graphical user interface&#10;&#10;Description automatically generated" id="18" name="Picture 18"/>
                            <pic:cNvPicPr>
                              <a:picLocks noChangeAspect="1"/>
                            </pic:cNvPicPr>
                          </pic:nvPicPr>
                          <pic:blipFill rotWithShape="1">
                            <a:blip cstate="print" r:embed="rId20">
                              <a:extLst>
                                <a:ext uri="{28A0092B-C50C-407E-A947-70E740481C1C}">
                                  <a14:useLocalDpi xmlns:a14="http://schemas.microsoft.com/office/drawing/2010/main" val="0"/>
                                </a:ext>
                              </a:extLst>
                            </a:blip>
                            <a:srcRect b="67142" l="-571" r="571" t="-854"/>
                            <a:stretch/>
                          </pic:blipFill>
                          <pic:spPr>
                            <a:xfrm>
                              <a:off x="0" y="0"/>
                              <a:ext cx="5019768" cy="1698810"/>
                            </a:xfrm>
                            <a:prstGeom prst="rect">
                              <a:avLst/>
                            </a:prstGeom>
                          </pic:spPr>
                        </pic:pic>
                        <pic:pic xmlns:pic="http://schemas.openxmlformats.org/drawingml/2006/picture">
                          <pic:nvPicPr>
                            <pic:cNvPr descr="A picture containing graphical user interface&#10;&#10;Description automatically generated" id="19" name="Picture 19"/>
                            <pic:cNvPicPr>
                              <a:picLocks noChangeAspect="1"/>
                            </pic:cNvPicPr>
                          </pic:nvPicPr>
                          <pic:blipFill rotWithShape="1">
                            <a:blip cstate="print" r:embed="rId20">
                              <a:extLst>
                                <a:ext uri="{28A0092B-C50C-407E-A947-70E740481C1C}">
                                  <a14:useLocalDpi xmlns:a14="http://schemas.microsoft.com/office/drawing/2010/main" val="0"/>
                                </a:ext>
                              </a:extLst>
                            </a:blip>
                            <a:srcRect t="66918"/>
                            <a:stretch/>
                          </pic:blipFill>
                          <pic:spPr>
                            <a:xfrm>
                              <a:off x="0" y="1698810"/>
                              <a:ext cx="5019769" cy="1667020"/>
                            </a:xfrm>
                            <a:prstGeom prst="rect">
                              <a:avLst/>
                            </a:prstGeom>
                          </pic:spPr>
                        </pic:pic>
                        <wps:wsp>
                          <wps:cNvPr id="20" name="TextBox 5"/>
                          <wps:cNvSpPr txBox="1"/>
                          <wps:spPr>
                            <a:xfrm>
                              <a:off x="0" y="1698632"/>
                              <a:ext cx="537947" cy="538762"/>
                            </a:xfrm>
                            <a:prstGeom prst="rect">
                              <a:avLst/>
                            </a:prstGeom>
                            <a:noFill/>
                          </wps:spPr>
                          <wps:txbx>
                            <w:txbxContent>
                              <w:p w14:paraId="38CE7FB2" w14:textId="77777777" w:rsidP="0092211B" w:rsidR="0092211B" w:rsidRDefault="0092211B" w:rsidRPr="00736B0D">
                                <w:pPr>
                                  <w:shd w:color="auto" w:fill="000000" w:val="clear"/>
                                  <w:rPr>
                                    <w:rFonts w:hAnsi="Calibri"/>
                                    <w:b/>
                                    <w:bCs/>
                                    <w:color w:themeColor="background1" w:themeShade="F2" w:val="F2F2F2"/>
                                    <w:kern w:val="24"/>
                                    <w:sz w:val="36"/>
                                    <w:szCs w:val="36"/>
                                  </w:rPr>
                                </w:pPr>
                                <w:r w:rsidRPr="00736B0D">
                                  <w:rPr>
                                    <w:rFonts w:hAnsi="Calibri"/>
                                    <w:b/>
                                    <w:bCs/>
                                    <w:color w:themeColor="background1" w:themeShade="F2" w:val="F2F2F2"/>
                                    <w:kern w:val="24"/>
                                    <w:sz w:val="36"/>
                                    <w:szCs w:val="36"/>
                                    <w:highlight w:val="black"/>
                                  </w:rPr>
                                  <w:t>(c)</w:t>
                                </w:r>
                              </w:p>
                            </w:txbxContent>
                          </wps:txbx>
                          <wps:bodyPr rtlCol="0" wrap="square">
                            <a:noAutofit/>
                          </wps:bodyPr>
                        </wps:wsp>
                        <wps:wsp>
                          <wps:cNvPr id="21" name="TextBox 7"/>
                          <wps:cNvSpPr txBox="1"/>
                          <wps:spPr>
                            <a:xfrm>
                              <a:off x="2458720" y="1698632"/>
                              <a:ext cx="537947" cy="538762"/>
                            </a:xfrm>
                            <a:prstGeom prst="rect">
                              <a:avLst/>
                            </a:prstGeom>
                            <a:noFill/>
                          </wps:spPr>
                          <wps:txbx>
                            <w:txbxContent>
                              <w:p w14:paraId="24811455" w14:textId="77777777" w:rsidP="0092211B" w:rsidR="0092211B" w:rsidRDefault="0092211B" w:rsidRPr="00736B0D">
                                <w:pPr>
                                  <w:shd w:color="auto" w:fill="000000" w:val="clear"/>
                                  <w:rPr>
                                    <w:rFonts w:hAnsi="Calibri"/>
                                    <w:b/>
                                    <w:bCs/>
                                    <w:color w:themeColor="background1" w:themeShade="F2" w:val="F2F2F2"/>
                                    <w:kern w:val="24"/>
                                    <w:sz w:val="36"/>
                                    <w:szCs w:val="36"/>
                                  </w:rPr>
                                </w:pPr>
                                <w:r w:rsidRPr="00736B0D">
                                  <w:rPr>
                                    <w:rFonts w:hAnsi="Calibri"/>
                                    <w:b/>
                                    <w:bCs/>
                                    <w:color w:themeColor="background1" w:themeShade="F2" w:val="F2F2F2"/>
                                    <w:kern w:val="24"/>
                                    <w:sz w:val="36"/>
                                    <w:szCs w:val="36"/>
                                    <w:highlight w:val="black"/>
                                  </w:rPr>
                                  <w:t>(d)</w:t>
                                </w:r>
                              </w:p>
                            </w:txbxContent>
                          </wps:txbx>
                          <wps:bodyPr rtlCol="0" wrap="square">
                            <a:noAutofit/>
                          </wps:bodyPr>
                        </wps:wsp>
                      </wpg:grpSp>
                      <wps:wsp>
                        <wps:cNvPr id="1973379473" name="Text Box 1"/>
                        <wps:cNvSpPr txBox="1"/>
                        <wps:spPr>
                          <a:xfrm>
                            <a:off x="0" y="2793365"/>
                            <a:ext cx="4591050" cy="604520"/>
                          </a:xfrm>
                          <a:prstGeom prst="rect">
                            <a:avLst/>
                          </a:prstGeom>
                          <a:solidFill>
                            <a:prstClr val="white"/>
                          </a:solidFill>
                          <a:ln>
                            <a:noFill/>
                          </a:ln>
                        </wps:spPr>
                        <wps:txbx>
                          <w:txbxContent>
                            <w:p w14:paraId="0D50940A" w14:textId="764D9560" w:rsidP="0092211B" w:rsidR="0092211B" w:rsidRDefault="0092211B" w:rsidRPr="001F4EB7">
                              <w:pPr>
                                <w:autoSpaceDE w:val="0"/>
                                <w:autoSpaceDN w:val="0"/>
                                <w:adjustRightInd w:val="0"/>
                                <w:spacing w:after="0" w:line="276" w:lineRule="auto"/>
                                <w:rPr>
                                  <w:rFonts w:cs="Times New Roman"/>
                                  <w:szCs w:val="24"/>
                                </w:rPr>
                              </w:pPr>
                              <w:r w:rsidRPr="0092211B">
                                <w:rPr>
                                  <w:b/>
                                  <w:bCs/>
                                </w:rPr>
                                <w:t>Fig</w:t>
                              </w:r>
                              <w:r w:rsidR="00E2477A">
                                <w:rPr>
                                  <w:b/>
                                  <w:bCs/>
                                </w:rPr>
                                <w:t>ure</w:t>
                              </w:r>
                              <w:r w:rsidRPr="0092211B">
                                <w:rPr>
                                  <w:b/>
                                  <w:bCs/>
                                </w:rPr>
                                <w:t xml:space="preserve"> </w:t>
                              </w:r>
                              <w:r w:rsidR="00E2477A">
                                <w:rPr>
                                  <w:b/>
                                  <w:bCs/>
                                </w:rPr>
                                <w:t>7.</w:t>
                              </w:r>
                              <w:r>
                                <w:t xml:space="preserve"> </w:t>
                              </w:r>
                              <w:r w:rsidRPr="00FA5925">
                                <w:rPr>
                                  <w:rFonts w:cs="Times New Roman"/>
                                  <w:szCs w:val="24"/>
                                </w:rPr>
                                <w:t>SEM images of top view and cross-sectional (a) and (b) TiO</w:t>
                              </w:r>
                              <w:r w:rsidRPr="00FA5925">
                                <w:rPr>
                                  <w:rFonts w:cs="Times New Roman"/>
                                  <w:szCs w:val="24"/>
                                  <w:vertAlign w:val="subscript"/>
                                </w:rPr>
                                <w:t>2</w:t>
                              </w:r>
                              <w:r w:rsidRPr="00FA5925">
                                <w:rPr>
                                  <w:rFonts w:cs="Times New Roman"/>
                                  <w:szCs w:val="24"/>
                                </w:rPr>
                                <w:t xml:space="preserve"> nanorods, (c) and (d) TiO</w:t>
                              </w:r>
                              <w:r w:rsidRPr="00FA5925">
                                <w:rPr>
                                  <w:rFonts w:cs="Times New Roman"/>
                                  <w:szCs w:val="24"/>
                                  <w:vertAlign w:val="subscript"/>
                                </w:rPr>
                                <w:t>2</w:t>
                              </w:r>
                              <w:r w:rsidRPr="00FA5925">
                                <w:rPr>
                                  <w:rFonts w:cs="Times New Roman"/>
                                  <w:szCs w:val="24"/>
                                </w:rPr>
                                <w:t>-ZnO nanorods. (Reproduced with permission from ref.</w:t>
                              </w:r>
                              <w:r w:rsidRPr="00FA5925">
                                <w:rPr>
                                  <w:rFonts w:cs="Times New Roman"/>
                                  <w:szCs w:val="24"/>
                                </w:rPr>
                                <w:fldChar w:fldCharType="begin" w:fldLock="1"/>
                              </w:r>
                              <w:r w:rsidR="0084527E">
                                <w:rPr>
                                  <w:rFonts w:cs="Times New Roman"/>
                                  <w:szCs w:val="24"/>
                                </w:rPr>
                                <w:instrText>ADDIN CSL_CITATION {"citationItems":[{"id":"ITEM-1","itemData":{"DOI":"10.1039/d0ce01036g","author":[{"dropping-particle":"","family":"Liang","given":"Yuan-chang","non-dropping-particle":"","parse-names":false,"suffix":""},{"dropping-particle":"","family":"Zhao","given":"Wei-cheng","non-dropping-particle":"","parse-names":false,"suffix":""}],"id":"ITEM-1","issued":{"date-parts":[["2020"]]},"page":"7575-7589","publisher":"Royal Society of Chemistry","title":"CrystEngComm","type":"article-journal"},"uris":["http://www.mendeley.com/documents/?uuid=01b6a6fa-7121-49a4-89d6-77e31208bad9"]}],"mendeley":{"formattedCitation":"(Liang et al., 2020)","plainTextFormattedCitation":"(Liang et al., 2020)","previouslyFormattedCitation":"&lt;sup&gt;49&lt;/sup&gt;"},"properties":{"noteIndex":0},"schema":"https://github.com/citation-style-language/schema/raw/master/csl-citation.json"}</w:instrText>
                              </w:r>
                              <w:r w:rsidRPr="00FA5925">
                                <w:rPr>
                                  <w:rFonts w:cs="Times New Roman"/>
                                  <w:szCs w:val="24"/>
                                </w:rPr>
                                <w:fldChar w:fldCharType="separate"/>
                              </w:r>
                              <w:r w:rsidR="0084527E" w:rsidRPr="0084527E">
                                <w:rPr>
                                  <w:rFonts w:cs="Times New Roman"/>
                                  <w:noProof/>
                                  <w:szCs w:val="24"/>
                                </w:rPr>
                                <w:t>(Liang et al., 2020)</w:t>
                              </w:r>
                              <w:r w:rsidRPr="00FA5925">
                                <w:rPr>
                                  <w:rFonts w:cs="Times New Roman"/>
                                  <w:szCs w:val="24"/>
                                </w:rPr>
                                <w:fldChar w:fldCharType="end"/>
                              </w:r>
                              <w:r w:rsidRPr="00FA5925">
                                <w:rPr>
                                  <w:rFonts w:cs="Times New Roman"/>
                                  <w:szCs w:val="24"/>
                                </w:rPr>
                                <w:t xml:space="preserve">) </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p>
    <w:p w14:paraId="61CC6453" w14:textId="5CBEAFE5" w:rsidP="00B1414C" w:rsidR="0092211B" w:rsidRDefault="0092211B">
      <w:pPr>
        <w:autoSpaceDE w:val="0"/>
        <w:autoSpaceDN w:val="0"/>
        <w:adjustRightInd w:val="0"/>
        <w:spacing w:after="0" w:line="480" w:lineRule="auto"/>
        <w:rPr>
          <w:rFonts w:cs="Times New Roman"/>
          <w:szCs w:val="24"/>
        </w:rPr>
      </w:pPr>
    </w:p>
    <w:p w14:paraId="7190E030" w14:textId="755AD2CD" w:rsidP="00452927" w:rsidR="00452927" w:rsidRDefault="00452927">
      <w:pPr>
        <w:pStyle w:val="Heading3"/>
        <w:numPr>
          <w:ilvl w:val="1"/>
          <w:numId w:val="5"/>
        </w:numPr>
        <w:rPr>
          <w:rFonts w:ascii="Times New Roman" w:cs="Times New Roman" w:hAnsi="Times New Roman"/>
          <w:b/>
          <w:bCs/>
          <w:color w:val="auto"/>
        </w:rPr>
      </w:pPr>
      <w:r w:rsidRPr="00452927">
        <w:rPr>
          <w:rFonts w:ascii="Times New Roman" w:cs="Times New Roman" w:hAnsi="Times New Roman"/>
          <w:b/>
          <w:bCs/>
          <w:color w:val="auto"/>
        </w:rPr>
        <w:t>Nanoflower morphology</w:t>
      </w:r>
    </w:p>
    <w:p w14:paraId="351FF199" w14:textId="14FDBCD7" w:rsidP="001B12D1" w:rsidR="001B12D1" w:rsidRDefault="00165DCF" w:rsidRPr="001B12D1">
      <w:pPr>
        <w:spacing w:line="480" w:lineRule="auto"/>
      </w:pPr>
      <w:r w:rsidRPr="00165DCF">
        <w:t>The emergence of flower-like structures at the nanoscale level is both remarkably potent and efficient within materials chemistry, owing to their increased porous attributes and heightened surface area. This specific morphology has proven exceptionally advantageous across a range of applications, encompassing energy, biomedical, and sensing fields, among others.</w:t>
      </w:r>
      <w:r w:rsidR="001B12D1">
        <w:t xml:space="preserve"> </w:t>
      </w:r>
      <w:r w:rsidR="001B12D1" w:rsidRPr="001B12D1">
        <w:t xml:space="preserve">Virk et al. proposed a dual approach for creating copper nanoflowers and nanocrystals, involving two methods: electrodeposition using a template and a hydrothermal technique assisted by </w:t>
      </w:r>
      <w:r w:rsidR="00B74798" w:rsidRPr="00FC6594">
        <w:rPr>
          <w:rFonts w:cs="Times New Roman"/>
          <w:szCs w:val="24"/>
        </w:rPr>
        <w:t xml:space="preserve">cetrimonium bromide </w:t>
      </w:r>
      <w:r w:rsidR="00B74798">
        <w:rPr>
          <w:rFonts w:cs="Times New Roman"/>
          <w:szCs w:val="24"/>
        </w:rPr>
        <w:t>(</w:t>
      </w:r>
      <w:r w:rsidR="001B12D1" w:rsidRPr="001B12D1">
        <w:t>CTAB</w:t>
      </w:r>
      <w:r w:rsidR="00B74798">
        <w:t>)</w:t>
      </w:r>
      <w:r w:rsidR="001B12D1" w:rsidRPr="001B12D1">
        <w:t>.</w:t>
      </w:r>
      <w:r w:rsidR="00571BB6">
        <w:fldChar w:fldCharType="begin" w:fldLock="1"/>
      </w:r>
      <w:r w:rsidR="0084527E">
        <w:instrText>ADDIN CSL_CITATION {"citationItems":[{"id":"ITEM-1","itemData":{"author":[{"dropping-particle":"","family":"Virk","given":"Hardev Singh","non-dropping-particle":"","parse-names":false,"suffix":""}],"container-title":"Journal of NanoScience, NanoEngineering &amp; Applications","id":"ITEM-1","issue":"1","issued":{"date-parts":[["2012"]]},"page":"23-37p","title":"Synthesis of metallic Copper nanoflowers, nanocrystals and nanorods using electrodeposition and hydrothermal techniques","type":"article-journal","volume":"2"},"uris":["http://www.mendeley.com/documents/?uuid=7492e25e-d51e-445e-9242-7b53ff7717ca"]}],"mendeley":{"formattedCitation":"(Virk, 2012)","plainTextFormattedCitation":"(Virk, 2012)","previouslyFormattedCitation":"&lt;sup&gt;50&lt;/sup&gt;"},"properties":{"noteIndex":0},"schema":"https://github.com/citation-style-language/schema/raw/master/csl-citation.json"}</w:instrText>
      </w:r>
      <w:r w:rsidR="00571BB6">
        <w:fldChar w:fldCharType="separate"/>
      </w:r>
      <w:r w:rsidR="0084527E" w:rsidRPr="0084527E">
        <w:rPr>
          <w:noProof/>
        </w:rPr>
        <w:t>(Virk, 2012)</w:t>
      </w:r>
      <w:r w:rsidR="00571BB6">
        <w:fldChar w:fldCharType="end"/>
      </w:r>
      <w:r w:rsidR="001B12D1" w:rsidRPr="001B12D1">
        <w:t xml:space="preserve"> In the SEM image presented in Figure </w:t>
      </w:r>
      <w:r w:rsidR="001B12D1">
        <w:t>8</w:t>
      </w:r>
      <w:r w:rsidR="001B12D1" w:rsidRPr="001B12D1">
        <w:t xml:space="preserve"> (a), the copper nanoflowers are visible, produced through electrodeposition using a polymer template. In this process, nanoflakes originated from a nucleus and evolved into nano-sized petals. The researchers highlighted the interdependence of nanoflower growth on two factors: cathode conductivity and over-potential. A conductive cathode film expedited the deposition of Cu ions. When the cathode potential dropped below the equilibrium electrode potential of the electrolytic cell, a greater number of Cu ions were deposited. Similarly, Figure </w:t>
      </w:r>
      <w:r w:rsidR="001B12D1">
        <w:t>8</w:t>
      </w:r>
      <w:r w:rsidR="001B12D1" w:rsidRPr="001B12D1">
        <w:t xml:space="preserve"> (b) illustrates </w:t>
      </w:r>
      <w:r w:rsidR="001B12D1" w:rsidRPr="001B12D1">
        <w:lastRenderedPageBreak/>
        <w:t xml:space="preserve">CuO nanoflowers acquired through the CTAB-assisted hydrothermal approach. The resulting CuO nanoflowers exhibited a polycrystalline </w:t>
      </w:r>
      <w:r w:rsidR="001B12D1">
        <w:rPr>
          <w:noProof/>
          <w14:ligatures w14:val="standardContextual"/>
        </w:rPr>
        <mc:AlternateContent>
          <mc:Choice Requires="wpg">
            <w:drawing>
              <wp:anchor allowOverlap="1" behindDoc="0" distB="0" distL="114300" distR="114300" distT="0" layoutInCell="1" locked="0" relativeHeight="251673600" simplePos="0" wp14:anchorId="2F6A1A75" wp14:editId="612C9F46">
                <wp:simplePos x="0" y="0"/>
                <wp:positionH relativeFrom="margin">
                  <wp:posOffset>184150</wp:posOffset>
                </wp:positionH>
                <wp:positionV relativeFrom="paragraph">
                  <wp:posOffset>641350</wp:posOffset>
                </wp:positionV>
                <wp:extent cx="5105400" cy="4826000"/>
                <wp:effectExtent b="0" l="0" r="0" t="0"/>
                <wp:wrapTopAndBottom/>
                <wp:docPr id="1500138982" name="Group 4"/>
                <wp:cNvGraphicFramePr/>
                <a:graphic xmlns:a="http://schemas.openxmlformats.org/drawingml/2006/main">
                  <a:graphicData uri="http://schemas.microsoft.com/office/word/2010/wordprocessingGroup">
                    <wpg:wgp>
                      <wpg:cNvGrpSpPr/>
                      <wpg:grpSpPr>
                        <a:xfrm>
                          <a:off x="0" y="0"/>
                          <a:ext cx="5105400" cy="4826000"/>
                          <a:chOff x="114300" y="-1"/>
                          <a:chExt cx="5105400" cy="4826001"/>
                        </a:xfrm>
                      </wpg:grpSpPr>
                      <wps:wsp>
                        <wps:cNvPr id="2042204590" name="Text Box 1"/>
                        <wps:cNvSpPr txBox="1"/>
                        <wps:spPr>
                          <a:xfrm>
                            <a:off x="114300" y="2870200"/>
                            <a:ext cx="5105400" cy="1955800"/>
                          </a:xfrm>
                          <a:prstGeom prst="rect">
                            <a:avLst/>
                          </a:prstGeom>
                          <a:solidFill>
                            <a:prstClr val="white"/>
                          </a:solidFill>
                          <a:ln>
                            <a:noFill/>
                          </a:ln>
                        </wps:spPr>
                        <wps:txbx>
                          <w:txbxContent>
                            <w:p w14:paraId="46EE3B38" w14:textId="0A769EA8" w:rsidP="001B12D1" w:rsidR="001B12D1" w:rsidRDefault="001B12D1" w:rsidRPr="00BA4D0C">
                              <w:pPr>
                                <w:pStyle w:val="Caption"/>
                                <w:spacing w:line="360" w:lineRule="auto"/>
                                <w:jc w:val="both"/>
                                <w:rPr>
                                  <w:rFonts w:ascii="Times New Roman" w:cs="Times New Roman" w:hAnsi="Times New Roman"/>
                                  <w:b/>
                                  <w:bCs/>
                                  <w:i w:val="0"/>
                                  <w:iCs w:val="0"/>
                                  <w:noProof/>
                                  <w:color w:val="auto"/>
                                  <w:sz w:val="24"/>
                                  <w:szCs w:val="24"/>
                                  <w:lang w:bidi="hi-IN" w:val="en-US"/>
                                </w:rPr>
                              </w:pPr>
                              <w:r w:rsidRPr="00BA4D0C">
                                <w:rPr>
                                  <w:rFonts w:ascii="Times New Roman" w:cs="Times New Roman" w:hAnsi="Times New Roman"/>
                                  <w:b/>
                                  <w:bCs/>
                                  <w:i w:val="0"/>
                                  <w:iCs w:val="0"/>
                                  <w:color w:val="auto"/>
                                  <w:sz w:val="24"/>
                                  <w:szCs w:val="24"/>
                                </w:rPr>
                                <w:t>Figure 8.</w:t>
                              </w:r>
                              <w:r w:rsidRPr="00BA4D0C">
                                <w:rPr>
                                  <w:rFonts w:ascii="Times New Roman" w:cs="Times New Roman" w:hAnsi="Times New Roman"/>
                                  <w:b/>
                                  <w:bCs/>
                                  <w:i w:val="0"/>
                                  <w:iCs w:val="0"/>
                                  <w:noProof/>
                                  <w:color w:val="auto"/>
                                  <w:sz w:val="24"/>
                                  <w:szCs w:val="24"/>
                                  <w:lang w:bidi="hi-IN" w:val="en-US"/>
                                </w:rPr>
                                <w:t xml:space="preserve"> </w:t>
                              </w:r>
                              <w:r w:rsidRPr="00F505E7">
                                <w:rPr>
                                  <w:rFonts w:ascii="Times New Roman" w:cs="Times New Roman" w:hAnsi="Times New Roman"/>
                                  <w:i w:val="0"/>
                                  <w:color w:val="auto"/>
                                  <w:sz w:val="24"/>
                                  <w:szCs w:val="24"/>
                                </w:rPr>
                                <w:t xml:space="preserve">(a) </w:t>
                              </w:r>
                              <w:r w:rsidR="00571BB6">
                                <w:rPr>
                                  <w:rFonts w:ascii="Times New Roman" w:cs="Times New Roman" w:hAnsi="Times New Roman"/>
                                  <w:i w:val="0"/>
                                  <w:color w:val="auto"/>
                                  <w:sz w:val="24"/>
                                  <w:szCs w:val="24"/>
                                </w:rPr>
                                <w:t>FE</w:t>
                              </w:r>
                              <w:r w:rsidRPr="00F505E7">
                                <w:rPr>
                                  <w:rFonts w:ascii="Times New Roman" w:cs="Times New Roman" w:hAnsi="Times New Roman"/>
                                  <w:i w:val="0"/>
                                  <w:color w:val="auto"/>
                                  <w:sz w:val="24"/>
                                  <w:szCs w:val="24"/>
                                </w:rPr>
                                <w:t xml:space="preserve">SEM </w:t>
                              </w:r>
                              <w:r w:rsidR="00571BB6">
                                <w:rPr>
                                  <w:rFonts w:ascii="Times New Roman" w:cs="Times New Roman" w:hAnsi="Times New Roman"/>
                                  <w:i w:val="0"/>
                                  <w:color w:val="auto"/>
                                  <w:sz w:val="24"/>
                                  <w:szCs w:val="24"/>
                                </w:rPr>
                                <w:t>image</w:t>
                              </w:r>
                              <w:r w:rsidRPr="00F505E7">
                                <w:rPr>
                                  <w:rFonts w:ascii="Times New Roman" w:cs="Times New Roman" w:hAnsi="Times New Roman"/>
                                  <w:i w:val="0"/>
                                  <w:color w:val="auto"/>
                                  <w:sz w:val="24"/>
                                  <w:szCs w:val="24"/>
                                </w:rPr>
                                <w:t xml:space="preserve"> of </w:t>
                              </w:r>
                              <w:r w:rsidR="00571BB6">
                                <w:rPr>
                                  <w:rFonts w:ascii="Times New Roman" w:cs="Times New Roman" w:hAnsi="Times New Roman"/>
                                  <w:i w:val="0"/>
                                  <w:color w:val="auto"/>
                                  <w:sz w:val="24"/>
                                  <w:szCs w:val="24"/>
                                </w:rPr>
                                <w:t>c</w:t>
                              </w:r>
                              <w:r w:rsidRPr="00F505E7">
                                <w:rPr>
                                  <w:rFonts w:ascii="Times New Roman" w:cs="Times New Roman" w:hAnsi="Times New Roman"/>
                                  <w:i w:val="0"/>
                                  <w:color w:val="auto"/>
                                  <w:sz w:val="24"/>
                                  <w:szCs w:val="24"/>
                                </w:rPr>
                                <w:t xml:space="preserve">opper </w:t>
                              </w:r>
                              <w:r w:rsidR="00571BB6">
                                <w:rPr>
                                  <w:rFonts w:ascii="Times New Roman" w:cs="Times New Roman" w:hAnsi="Times New Roman"/>
                                  <w:i w:val="0"/>
                                  <w:color w:val="auto"/>
                                  <w:sz w:val="24"/>
                                  <w:szCs w:val="24"/>
                                </w:rPr>
                                <w:t>n</w:t>
                              </w:r>
                              <w:r w:rsidRPr="00F505E7">
                                <w:rPr>
                                  <w:rFonts w:ascii="Times New Roman" w:cs="Times New Roman" w:hAnsi="Times New Roman"/>
                                  <w:i w:val="0"/>
                                  <w:color w:val="auto"/>
                                  <w:sz w:val="24"/>
                                  <w:szCs w:val="24"/>
                                </w:rPr>
                                <w:t xml:space="preserve">anoflowers </w:t>
                              </w:r>
                              <w:r w:rsidR="00571BB6">
                                <w:rPr>
                                  <w:rFonts w:ascii="Times New Roman" w:cs="Times New Roman" w:hAnsi="Times New Roman"/>
                                  <w:i w:val="0"/>
                                  <w:color w:val="auto"/>
                                  <w:sz w:val="24"/>
                                  <w:szCs w:val="24"/>
                                </w:rPr>
                                <w:t>g</w:t>
                              </w:r>
                              <w:r w:rsidRPr="00F505E7">
                                <w:rPr>
                                  <w:rFonts w:ascii="Times New Roman" w:cs="Times New Roman" w:hAnsi="Times New Roman"/>
                                  <w:i w:val="0"/>
                                  <w:color w:val="auto"/>
                                  <w:sz w:val="24"/>
                                  <w:szCs w:val="24"/>
                                </w:rPr>
                                <w:t xml:space="preserve">rown in </w:t>
                              </w:r>
                              <w:r w:rsidR="00571BB6">
                                <w:rPr>
                                  <w:rFonts w:ascii="Times New Roman" w:cs="Times New Roman" w:hAnsi="Times New Roman"/>
                                  <w:i w:val="0"/>
                                  <w:color w:val="auto"/>
                                  <w:sz w:val="24"/>
                                  <w:szCs w:val="24"/>
                                </w:rPr>
                                <w:t>p</w:t>
                              </w:r>
                              <w:r w:rsidRPr="00F505E7">
                                <w:rPr>
                                  <w:rFonts w:ascii="Times New Roman" w:cs="Times New Roman" w:hAnsi="Times New Roman"/>
                                  <w:i w:val="0"/>
                                  <w:color w:val="auto"/>
                                  <w:sz w:val="24"/>
                                  <w:szCs w:val="24"/>
                                </w:rPr>
                                <w:t xml:space="preserve">olymer </w:t>
                              </w:r>
                              <w:r w:rsidR="00571BB6">
                                <w:rPr>
                                  <w:rFonts w:ascii="Times New Roman" w:cs="Times New Roman" w:hAnsi="Times New Roman"/>
                                  <w:i w:val="0"/>
                                  <w:color w:val="auto"/>
                                  <w:sz w:val="24"/>
                                  <w:szCs w:val="24"/>
                                </w:rPr>
                                <w:t>t</w:t>
                              </w:r>
                              <w:r w:rsidRPr="00F505E7">
                                <w:rPr>
                                  <w:rFonts w:ascii="Times New Roman" w:cs="Times New Roman" w:hAnsi="Times New Roman"/>
                                  <w:i w:val="0"/>
                                  <w:color w:val="auto"/>
                                  <w:sz w:val="24"/>
                                  <w:szCs w:val="24"/>
                                </w:rPr>
                                <w:t xml:space="preserve">emplate of 100 nm Pores. (b) FESEM </w:t>
                              </w:r>
                              <w:r w:rsidR="00571BB6">
                                <w:rPr>
                                  <w:rFonts w:ascii="Times New Roman" w:cs="Times New Roman" w:hAnsi="Times New Roman"/>
                                  <w:i w:val="0"/>
                                  <w:color w:val="auto"/>
                                  <w:sz w:val="24"/>
                                  <w:szCs w:val="24"/>
                                </w:rPr>
                                <w:t>image</w:t>
                              </w:r>
                              <w:r w:rsidRPr="00F505E7">
                                <w:rPr>
                                  <w:rFonts w:ascii="Times New Roman" w:cs="Times New Roman" w:hAnsi="Times New Roman"/>
                                  <w:i w:val="0"/>
                                  <w:color w:val="auto"/>
                                  <w:sz w:val="24"/>
                                  <w:szCs w:val="24"/>
                                </w:rPr>
                                <w:t xml:space="preserve"> of </w:t>
                              </w:r>
                              <w:r w:rsidR="00571BB6">
                                <w:rPr>
                                  <w:rFonts w:ascii="Times New Roman" w:cs="Times New Roman" w:hAnsi="Times New Roman"/>
                                  <w:i w:val="0"/>
                                  <w:color w:val="auto"/>
                                  <w:sz w:val="24"/>
                                  <w:szCs w:val="24"/>
                                </w:rPr>
                                <w:t>copper oxide (</w:t>
                              </w:r>
                              <w:r w:rsidRPr="00F505E7">
                                <w:rPr>
                                  <w:rFonts w:ascii="Times New Roman" w:cs="Times New Roman" w:hAnsi="Times New Roman"/>
                                  <w:i w:val="0"/>
                                  <w:color w:val="auto"/>
                                  <w:sz w:val="24"/>
                                  <w:szCs w:val="24"/>
                                </w:rPr>
                                <w:t>CuO</w:t>
                              </w:r>
                              <w:r w:rsidR="00571BB6">
                                <w:rPr>
                                  <w:rFonts w:ascii="Times New Roman" w:cs="Times New Roman" w:hAnsi="Times New Roman"/>
                                  <w:i w:val="0"/>
                                  <w:color w:val="auto"/>
                                  <w:sz w:val="24"/>
                                  <w:szCs w:val="24"/>
                                </w:rPr>
                                <w:t>)</w:t>
                              </w:r>
                              <w:r>
                                <w:rPr>
                                  <w:rFonts w:ascii="Times New Roman" w:cs="Times New Roman" w:hAnsi="Times New Roman"/>
                                  <w:i w:val="0"/>
                                  <w:color w:val="auto"/>
                                  <w:sz w:val="24"/>
                                  <w:szCs w:val="24"/>
                                </w:rPr>
                                <w:t xml:space="preserve"> n</w:t>
                              </w:r>
                              <w:r w:rsidRPr="00F505E7">
                                <w:rPr>
                                  <w:rFonts w:ascii="Times New Roman" w:cs="Times New Roman" w:hAnsi="Times New Roman"/>
                                  <w:i w:val="0"/>
                                  <w:color w:val="auto"/>
                                  <w:sz w:val="24"/>
                                  <w:szCs w:val="24"/>
                                </w:rPr>
                                <w:t xml:space="preserve">anoflowers </w:t>
                              </w:r>
                              <w:r w:rsidR="00EE2BF1">
                                <w:rPr>
                                  <w:rFonts w:ascii="Times New Roman" w:cs="Times New Roman" w:hAnsi="Times New Roman"/>
                                  <w:i w:val="0"/>
                                  <w:color w:val="auto"/>
                                  <w:sz w:val="24"/>
                                  <w:szCs w:val="24"/>
                                </w:rPr>
                                <w:t>synthesized via</w:t>
                              </w:r>
                              <w:r w:rsidRPr="00F505E7">
                                <w:rPr>
                                  <w:rFonts w:ascii="Times New Roman" w:cs="Times New Roman" w:hAnsi="Times New Roman"/>
                                  <w:i w:val="0"/>
                                  <w:color w:val="auto"/>
                                  <w:sz w:val="24"/>
                                  <w:szCs w:val="24"/>
                                </w:rPr>
                                <w:t xml:space="preserve"> </w:t>
                              </w:r>
                              <w:r>
                                <w:rPr>
                                  <w:rFonts w:ascii="Times New Roman" w:cs="Times New Roman" w:hAnsi="Times New Roman"/>
                                  <w:i w:val="0"/>
                                  <w:color w:val="auto"/>
                                  <w:sz w:val="24"/>
                                  <w:szCs w:val="24"/>
                                </w:rPr>
                                <w:t>h</w:t>
                              </w:r>
                              <w:r w:rsidRPr="00F505E7">
                                <w:rPr>
                                  <w:rFonts w:ascii="Times New Roman" w:cs="Times New Roman" w:hAnsi="Times New Roman"/>
                                  <w:i w:val="0"/>
                                  <w:color w:val="auto"/>
                                  <w:sz w:val="24"/>
                                  <w:szCs w:val="24"/>
                                </w:rPr>
                                <w:t xml:space="preserve">ydrothermal </w:t>
                              </w:r>
                              <w:r w:rsidR="00EE2BF1">
                                <w:rPr>
                                  <w:rFonts w:ascii="Times New Roman" w:cs="Times New Roman" w:hAnsi="Times New Roman"/>
                                  <w:i w:val="0"/>
                                  <w:color w:val="auto"/>
                                  <w:sz w:val="24"/>
                                  <w:szCs w:val="24"/>
                                </w:rPr>
                                <w:t>process</w:t>
                              </w:r>
                              <w:r>
                                <w:rPr>
                                  <w:rFonts w:ascii="Times New Roman" w:cs="Times New Roman" w:hAnsi="Times New Roman"/>
                                  <w:i w:val="0"/>
                                  <w:color w:val="auto"/>
                                  <w:sz w:val="24"/>
                                  <w:szCs w:val="24"/>
                                </w:rPr>
                                <w:t xml:space="preserve"> </w:t>
                              </w:r>
                              <w:r w:rsidRPr="00F505E7">
                                <w:rPr>
                                  <w:rFonts w:ascii="Times New Roman" w:cs="Times New Roman" w:hAnsi="Times New Roman"/>
                                  <w:i w:val="0"/>
                                  <w:color w:val="auto"/>
                                  <w:sz w:val="24"/>
                                  <w:szCs w:val="24"/>
                                </w:rPr>
                                <w:t>(Reproduced with permission from ref.</w:t>
                              </w:r>
                              <w:r w:rsidR="00571BB6">
                                <w:rPr>
                                  <w:rFonts w:ascii="Times New Roman" w:cs="Times New Roman" w:hAnsi="Times New Roman"/>
                                  <w:i w:val="0"/>
                                  <w:color w:val="auto"/>
                                  <w:sz w:val="24"/>
                                  <w:szCs w:val="24"/>
                                </w:rPr>
                                <w:t>50</w:t>
                              </w:r>
                              <w:r w:rsidRPr="00F505E7">
                                <w:rPr>
                                  <w:rFonts w:ascii="Times New Roman" w:cs="Times New Roman" w:hAnsi="Times New Roman"/>
                                  <w:i w:val="0"/>
                                  <w:color w:val="auto"/>
                                  <w:sz w:val="24"/>
                                  <w:szCs w:val="24"/>
                                </w:rPr>
                                <w:t>).</w:t>
                              </w:r>
                              <w:r w:rsidRPr="00F505E7">
                                <w:rPr>
                                  <w:rFonts w:ascii="Times New Roman" w:cs="Times New Roman" w:hAnsi="Times New Roman"/>
                                  <w:i w:val="0"/>
                                  <w:iCs w:val="0"/>
                                  <w:noProof/>
                                  <w:color w:val="auto"/>
                                  <w:sz w:val="24"/>
                                  <w:szCs w:val="24"/>
                                  <w:lang w:bidi="hi-IN" w:val="en-US"/>
                                </w:rPr>
                                <w:t xml:space="preserve"> (c)</w:t>
                              </w:r>
                              <w:r>
                                <w:rPr>
                                  <w:rFonts w:ascii="Times New Roman" w:cs="Times New Roman" w:hAnsi="Times New Roman"/>
                                  <w:b/>
                                  <w:bCs/>
                                  <w:i w:val="0"/>
                                  <w:iCs w:val="0"/>
                                  <w:noProof/>
                                  <w:color w:val="auto"/>
                                  <w:sz w:val="24"/>
                                  <w:szCs w:val="24"/>
                                  <w:lang w:bidi="hi-IN" w:val="en-US"/>
                                </w:rPr>
                                <w:t xml:space="preserve"> </w:t>
                              </w:r>
                              <w:r w:rsidR="00EE2BF1" w:rsidRPr="00EE2BF1">
                                <w:rPr>
                                  <w:rFonts w:ascii="Times New Roman" w:cs="Times New Roman" w:hAnsi="Times New Roman"/>
                                  <w:i w:val="0"/>
                                  <w:iCs w:val="0"/>
                                  <w:noProof/>
                                  <w:color w:val="auto"/>
                                  <w:sz w:val="24"/>
                                  <w:szCs w:val="24"/>
                                  <w:lang w:bidi="hi-IN" w:val="en-US"/>
                                </w:rPr>
                                <w:t>FE</w:t>
                              </w:r>
                              <w:r w:rsidRPr="00BA4D0C">
                                <w:rPr>
                                  <w:rFonts w:ascii="Times New Roman" w:cs="Times New Roman" w:hAnsi="Times New Roman"/>
                                  <w:i w:val="0"/>
                                  <w:iCs w:val="0"/>
                                  <w:color w:val="auto"/>
                                  <w:sz w:val="24"/>
                                  <w:szCs w:val="24"/>
                                </w:rPr>
                                <w:t xml:space="preserve">SEM images of hNFs </w:t>
                              </w:r>
                              <w:r w:rsidR="00EE2BF1">
                                <w:rPr>
                                  <w:rFonts w:ascii="Times New Roman" w:cs="Times New Roman" w:hAnsi="Times New Roman"/>
                                  <w:i w:val="0"/>
                                  <w:iCs w:val="0"/>
                                  <w:color w:val="auto"/>
                                  <w:sz w:val="24"/>
                                  <w:szCs w:val="24"/>
                                </w:rPr>
                                <w:t>prepared</w:t>
                              </w:r>
                              <w:r w:rsidRPr="00BA4D0C">
                                <w:rPr>
                                  <w:rFonts w:ascii="Times New Roman" w:cs="Times New Roman" w:hAnsi="Times New Roman"/>
                                  <w:i w:val="0"/>
                                  <w:iCs w:val="0"/>
                                  <w:color w:val="auto"/>
                                  <w:sz w:val="24"/>
                                  <w:szCs w:val="24"/>
                                </w:rPr>
                                <w:t xml:space="preserve"> at di</w:t>
                              </w:r>
                              <w:r w:rsidR="00EE2BF1">
                                <w:rPr>
                                  <w:rFonts w:ascii="Times New Roman" w:cs="Times New Roman" w:hAnsi="Times New Roman"/>
                                  <w:i w:val="0"/>
                                  <w:iCs w:val="0"/>
                                  <w:color w:val="auto"/>
                                  <w:sz w:val="24"/>
                                  <w:szCs w:val="24"/>
                                </w:rPr>
                                <w:t>stinct</w:t>
                              </w:r>
                              <w:r w:rsidRPr="00BA4D0C">
                                <w:rPr>
                                  <w:rFonts w:ascii="Times New Roman" w:cs="Times New Roman" w:hAnsi="Times New Roman"/>
                                  <w:i w:val="0"/>
                                  <w:iCs w:val="0"/>
                                  <w:color w:val="auto"/>
                                  <w:sz w:val="24"/>
                                  <w:szCs w:val="24"/>
                                </w:rPr>
                                <w:t xml:space="preserve"> incubation temperatures +4 °C. Inset:</w:t>
                              </w:r>
                              <w:r>
                                <w:rPr>
                                  <w:rFonts w:ascii="Times New Roman" w:cs="Times New Roman" w:hAnsi="Times New Roman"/>
                                  <w:i w:val="0"/>
                                  <w:iCs w:val="0"/>
                                  <w:color w:val="auto"/>
                                  <w:sz w:val="24"/>
                                  <w:szCs w:val="24"/>
                                </w:rPr>
                                <w:t xml:space="preserve"> </w:t>
                              </w:r>
                              <w:r w:rsidRPr="00BA4D0C">
                                <w:rPr>
                                  <w:rFonts w:ascii="Times New Roman" w:cs="Times New Roman" w:hAnsi="Times New Roman"/>
                                  <w:i w:val="0"/>
                                  <w:iCs w:val="0"/>
                                  <w:color w:val="auto"/>
                                  <w:sz w:val="24"/>
                                  <w:szCs w:val="24"/>
                                </w:rPr>
                                <w:t xml:space="preserve">the </w:t>
                              </w:r>
                              <w:r w:rsidR="00571BB6">
                                <w:rPr>
                                  <w:rFonts w:ascii="Times New Roman" w:cs="Times New Roman" w:hAnsi="Times New Roman"/>
                                  <w:i w:val="0"/>
                                  <w:iCs w:val="0"/>
                                  <w:color w:val="auto"/>
                                  <w:sz w:val="24"/>
                                  <w:szCs w:val="24"/>
                                </w:rPr>
                                <w:t>FE</w:t>
                              </w:r>
                              <w:r w:rsidRPr="00BA4D0C">
                                <w:rPr>
                                  <w:rFonts w:ascii="Times New Roman" w:cs="Times New Roman" w:hAnsi="Times New Roman"/>
                                  <w:i w:val="0"/>
                                  <w:iCs w:val="0"/>
                                  <w:color w:val="auto"/>
                                  <w:sz w:val="24"/>
                                  <w:szCs w:val="24"/>
                                </w:rPr>
                                <w:t>SEM image with 25.00k× magnification, (</w:t>
                              </w:r>
                              <w:r>
                                <w:rPr>
                                  <w:rFonts w:ascii="Times New Roman" w:cs="Times New Roman" w:hAnsi="Times New Roman"/>
                                  <w:i w:val="0"/>
                                  <w:iCs w:val="0"/>
                                  <w:color w:val="auto"/>
                                  <w:sz w:val="24"/>
                                  <w:szCs w:val="24"/>
                                </w:rPr>
                                <w:t>d</w:t>
                              </w:r>
                              <w:r w:rsidRPr="00BA4D0C">
                                <w:rPr>
                                  <w:rFonts w:ascii="Times New Roman" w:cs="Times New Roman" w:hAnsi="Times New Roman"/>
                                  <w:i w:val="0"/>
                                  <w:iCs w:val="0"/>
                                  <w:color w:val="auto"/>
                                  <w:sz w:val="24"/>
                                  <w:szCs w:val="24"/>
                                </w:rPr>
                                <w:t>)</w:t>
                              </w:r>
                              <w:r w:rsidR="00571BB6">
                                <w:rPr>
                                  <w:rFonts w:ascii="Times New Roman" w:cs="Times New Roman" w:hAnsi="Times New Roman"/>
                                  <w:i w:val="0"/>
                                  <w:iCs w:val="0"/>
                                  <w:color w:val="auto"/>
                                  <w:sz w:val="24"/>
                                  <w:szCs w:val="24"/>
                                </w:rPr>
                                <w:t xml:space="preserve"> the FE</w:t>
                              </w:r>
                              <w:r w:rsidRPr="00BA4D0C">
                                <w:rPr>
                                  <w:rFonts w:ascii="Times New Roman" w:cs="Times New Roman" w:hAnsi="Times New Roman"/>
                                  <w:i w:val="0"/>
                                  <w:iCs w:val="0"/>
                                  <w:color w:val="auto"/>
                                  <w:sz w:val="24"/>
                                  <w:szCs w:val="24"/>
                                </w:rPr>
                                <w:t xml:space="preserve">SEM image of </w:t>
                              </w:r>
                              <w:r w:rsidR="00571BB6">
                                <w:rPr>
                                  <w:rFonts w:ascii="Times New Roman" w:cs="Times New Roman" w:hAnsi="Times New Roman"/>
                                  <w:i w:val="0"/>
                                  <w:iCs w:val="0"/>
                                  <w:color w:val="auto"/>
                                  <w:sz w:val="24"/>
                                  <w:szCs w:val="24"/>
                                </w:rPr>
                                <w:t>an</w:t>
                              </w:r>
                              <w:r w:rsidRPr="00BA4D0C">
                                <w:rPr>
                                  <w:rFonts w:ascii="Times New Roman" w:cs="Times New Roman" w:hAnsi="Times New Roman"/>
                                  <w:i w:val="0"/>
                                  <w:iCs w:val="0"/>
                                  <w:color w:val="auto"/>
                                  <w:sz w:val="24"/>
                                  <w:szCs w:val="24"/>
                                </w:rPr>
                                <w:t xml:space="preserve"> hNF</w:t>
                              </w:r>
                              <w:r w:rsidR="00571BB6">
                                <w:rPr>
                                  <w:rFonts w:ascii="Times New Roman" w:cs="Times New Roman" w:hAnsi="Times New Roman"/>
                                  <w:i w:val="0"/>
                                  <w:iCs w:val="0"/>
                                  <w:color w:val="auto"/>
                                  <w:sz w:val="24"/>
                                  <w:szCs w:val="24"/>
                                </w:rPr>
                                <w:t xml:space="preserve"> at room temperature. Inset: </w:t>
                              </w:r>
                              <w:r w:rsidRPr="00BA4D0C">
                                <w:rPr>
                                  <w:rFonts w:ascii="Times New Roman" w:cs="Times New Roman" w:hAnsi="Times New Roman"/>
                                  <w:i w:val="0"/>
                                  <w:iCs w:val="0"/>
                                  <w:color w:val="auto"/>
                                  <w:sz w:val="24"/>
                                  <w:szCs w:val="24"/>
                                </w:rPr>
                                <w:t>with 25.00k× magnification</w:t>
                              </w:r>
                              <w:r w:rsidR="00571BB6">
                                <w:rPr>
                                  <w:rFonts w:ascii="Times New Roman" w:cs="Times New Roman" w:hAnsi="Times New Roman"/>
                                  <w:i w:val="0"/>
                                  <w:iCs w:val="0"/>
                                  <w:color w:val="auto"/>
                                  <w:sz w:val="24"/>
                                  <w:szCs w:val="24"/>
                                </w:rPr>
                                <w:t>.</w:t>
                              </w:r>
                              <w:r>
                                <w:rPr>
                                  <w:rFonts w:ascii="Times New Roman" w:cs="Times New Roman" w:hAnsi="Times New Roman"/>
                                  <w:i w:val="0"/>
                                  <w:iCs w:val="0"/>
                                  <w:color w:val="auto"/>
                                  <w:sz w:val="24"/>
                                  <w:szCs w:val="24"/>
                                </w:rPr>
                                <w:t xml:space="preserve"> </w:t>
                              </w:r>
                              <w:r w:rsidRPr="00BA4D0C">
                                <w:rPr>
                                  <w:rFonts w:ascii="Times New Roman" w:cs="Times New Roman" w:hAnsi="Times New Roman"/>
                                  <w:i w:val="0"/>
                                  <w:iCs w:val="0"/>
                                  <w:color w:val="auto"/>
                                  <w:sz w:val="24"/>
                                  <w:szCs w:val="24"/>
                                </w:rPr>
                                <w:t>(Reproduced with permission from ref.</w:t>
                              </w:r>
                              <w:r w:rsidR="00571BB6">
                                <w:rPr>
                                  <w:rFonts w:ascii="Times New Roman" w:cs="Times New Roman" w:hAnsi="Times New Roman"/>
                                  <w:i w:val="0"/>
                                  <w:iCs w:val="0"/>
                                  <w:color w:val="auto"/>
                                  <w:sz w:val="24"/>
                                  <w:szCs w:val="24"/>
                                </w:rPr>
                                <w:t>51)</w:t>
                              </w:r>
                            </w:p>
                          </w:txbxContent>
                        </wps:txbx>
                        <wps:bodyPr anchor="t" anchorCtr="0" bIns="0" compatLnSpc="1" forceAA="0" fromWordArt="0" horzOverflow="overflow" lIns="0" numCol="1" rIns="0" rot="0" rtlCol="0" spcCol="0" spcFirstLastPara="0" tIns="0" vert="horz" vertOverflow="overflow" wrap="square">
                          <a:prstTxWarp prst="textNoShape">
                            <a:avLst/>
                          </a:prstTxWarp>
                          <a:noAutofit/>
                        </wps:bodyPr>
                      </wps:wsp>
                      <pic:pic xmlns:pic="http://schemas.openxmlformats.org/drawingml/2006/picture">
                        <pic:nvPicPr>
                          <pic:cNvPr id="345367938" name="Picture 3"/>
                          <pic:cNvPicPr>
                            <a:picLocks noChangeAspect="1"/>
                          </pic:cNvPicPr>
                        </pic:nvPicPr>
                        <pic:blipFill rotWithShape="1">
                          <a:blip r:embed="rId22">
                            <a:extLst>
                              <a:ext uri="{28A0092B-C50C-407E-A947-70E740481C1C}">
                                <a14:useLocalDpi xmlns:a14="http://schemas.microsoft.com/office/drawing/2010/main" val="0"/>
                              </a:ext>
                            </a:extLst>
                          </a:blip>
                          <a:srcRect b="-569" l="2023" r="127" t="1897"/>
                          <a:stretch/>
                        </pic:blipFill>
                        <pic:spPr bwMode="auto">
                          <a:xfrm>
                            <a:off x="488950" y="-1"/>
                            <a:ext cx="4241800" cy="2848911"/>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AlternateContent>
      </w:r>
      <w:r w:rsidR="001B12D1" w:rsidRPr="001B12D1">
        <w:t>nature.</w:t>
      </w:r>
    </w:p>
    <w:p w14:paraId="70622321" w14:textId="6C763235" w:rsidP="001B12D1" w:rsidR="00165DCF" w:rsidRDefault="001B12D1" w:rsidRPr="001B12D1">
      <w:pPr>
        <w:spacing w:line="480" w:lineRule="auto"/>
        <w:rPr>
          <w:rFonts w:cs="Times New Roman"/>
          <w:szCs w:val="24"/>
        </w:rPr>
      </w:pPr>
      <w:r w:rsidRPr="001B12D1">
        <w:rPr>
          <w:rFonts w:cs="Times New Roman"/>
          <w:szCs w:val="24"/>
        </w:rPr>
        <w:t>In another study, Somturk et al. detailed the synthesis, catalytic performance, and durability assessment of a novel hybrid nanoflower (hNF) originating from the interaction between horseradish peroxidase (HRP) enzyme and copper ions (Cu</w:t>
      </w:r>
      <w:r w:rsidRPr="001B12D1">
        <w:rPr>
          <w:rFonts w:cs="Times New Roman"/>
          <w:szCs w:val="24"/>
          <w:vertAlign w:val="superscript"/>
        </w:rPr>
        <w:t>2+</w:t>
      </w:r>
      <w:r w:rsidRPr="001B12D1">
        <w:rPr>
          <w:rFonts w:cs="Times New Roman"/>
          <w:szCs w:val="24"/>
        </w:rPr>
        <w:t>).</w:t>
      </w:r>
      <w:r w:rsidR="00571BB6">
        <w:rPr>
          <w:rFonts w:cs="Times New Roman"/>
          <w:szCs w:val="24"/>
        </w:rPr>
        <w:fldChar w:fldCharType="begin" w:fldLock="1"/>
      </w:r>
      <w:r w:rsidR="0084527E">
        <w:rPr>
          <w:rFonts w:cs="Times New Roman"/>
          <w:szCs w:val="24"/>
        </w:rPr>
        <w:instrText>ADDIN CSL_CITATION {"citationItems":[{"id":"ITEM-1","itemData":{"author":[{"dropping-particle":"","family":"Somturk","given":"Burcu","non-dropping-particle":"","parse-names":false,"suffix":""},{"dropping-particle":"","family":"Hancer","given":"Mehmet","non-dropping-particle":"","parse-names":false,"suffix":""},{"dropping-particle":"","family":"Ocsoy","given":"Ismail","non-dropping-particle":"","parse-names":false,"suffix":""},{"dropping-particle":"","family":"Özdemir","given":"Nalan","non-dropping-particle":"","parse-names":false,"suffix":""}],"container-title":"Dalton Transactions","id":"ITEM-1","issue":"31","issued":{"date-parts":[["2015"]]},"page":"13845-13852","publisher":"Royal Society of Chemistry","title":"Synthesis of copper ion incorporated horseradish peroxidase-based hybrid nanoflowers for enhanced catalytic activity and stability","type":"article-journal","volume":"44"},"uris":["http://www.mendeley.com/documents/?uuid=2458c51f-d85c-4c8c-8118-99941acb8b92"]}],"mendeley":{"formattedCitation":"(Somturk et al., 2015)","plainTextFormattedCitation":"(Somturk et al., 2015)","previouslyFormattedCitation":"&lt;sup&gt;51&lt;/sup&gt;"},"properties":{"noteIndex":0},"schema":"https://github.com/citation-style-language/schema/raw/master/csl-citation.json"}</w:instrText>
      </w:r>
      <w:r w:rsidR="00571BB6">
        <w:rPr>
          <w:rFonts w:cs="Times New Roman"/>
          <w:szCs w:val="24"/>
        </w:rPr>
        <w:fldChar w:fldCharType="separate"/>
      </w:r>
      <w:r w:rsidR="0084527E" w:rsidRPr="0084527E">
        <w:rPr>
          <w:rFonts w:cs="Times New Roman"/>
          <w:noProof/>
          <w:szCs w:val="24"/>
        </w:rPr>
        <w:t>(Somturk et al., 2015)</w:t>
      </w:r>
      <w:r w:rsidR="00571BB6">
        <w:rPr>
          <w:rFonts w:cs="Times New Roman"/>
          <w:szCs w:val="24"/>
        </w:rPr>
        <w:fldChar w:fldCharType="end"/>
      </w:r>
      <w:r w:rsidRPr="001B12D1">
        <w:rPr>
          <w:rFonts w:cs="Times New Roman"/>
          <w:szCs w:val="24"/>
        </w:rPr>
        <w:t xml:space="preserve"> The formation of these hNFs involves the amalgamation of three primary constituents: phosphate ions sourced from the PBS solution, Cu2</w:t>
      </w:r>
      <w:r w:rsidRPr="00B74798">
        <w:rPr>
          <w:rFonts w:cs="Times New Roman"/>
          <w:szCs w:val="24"/>
          <w:vertAlign w:val="superscript"/>
        </w:rPr>
        <w:t>+</w:t>
      </w:r>
      <w:r w:rsidRPr="001B12D1">
        <w:rPr>
          <w:rFonts w:cs="Times New Roman"/>
          <w:szCs w:val="24"/>
        </w:rPr>
        <w:t xml:space="preserve"> ions, and the HRP enzyme. Investigations into hNF morphology were conducted across various temperature and pH conditions. Under a temperature of +4°C and pH=7.4 (Fig. </w:t>
      </w:r>
      <w:r>
        <w:rPr>
          <w:rFonts w:cs="Times New Roman"/>
          <w:szCs w:val="24"/>
        </w:rPr>
        <w:t>8c</w:t>
      </w:r>
      <w:r w:rsidRPr="001B12D1">
        <w:rPr>
          <w:rFonts w:cs="Times New Roman"/>
          <w:szCs w:val="24"/>
        </w:rPr>
        <w:t xml:space="preserve">), the hNFs exhibited a spherical morphology with diameters around 5.5 μm, whereas at room temperature (RT), they displayed blossom-like structures with dimensions of approximately 6.5 μm (Fig. </w:t>
      </w:r>
      <w:r>
        <w:rPr>
          <w:rFonts w:cs="Times New Roman"/>
          <w:szCs w:val="24"/>
        </w:rPr>
        <w:t>8d</w:t>
      </w:r>
      <w:r w:rsidRPr="001B12D1">
        <w:rPr>
          <w:rFonts w:cs="Times New Roman"/>
          <w:szCs w:val="24"/>
        </w:rPr>
        <w:t>). Additionally, the effects of copper (Cu</w:t>
      </w:r>
      <w:r w:rsidRPr="001B12D1">
        <w:rPr>
          <w:rFonts w:cs="Times New Roman"/>
          <w:szCs w:val="24"/>
          <w:vertAlign w:val="superscript"/>
        </w:rPr>
        <w:t>2+</w:t>
      </w:r>
      <w:r w:rsidRPr="001B12D1">
        <w:rPr>
          <w:rFonts w:cs="Times New Roman"/>
          <w:szCs w:val="24"/>
        </w:rPr>
        <w:t>) ion concentrations, chloride ions (Cl</w:t>
      </w:r>
      <w:r w:rsidRPr="00B74798">
        <w:rPr>
          <w:rFonts w:cs="Times New Roman"/>
          <w:szCs w:val="24"/>
          <w:vertAlign w:val="superscript"/>
        </w:rPr>
        <w:t>−</w:t>
      </w:r>
      <w:r w:rsidRPr="001B12D1">
        <w:rPr>
          <w:rFonts w:cs="Times New Roman"/>
          <w:szCs w:val="24"/>
        </w:rPr>
        <w:t xml:space="preserve">), HRP enzyme concentration, and buffer </w:t>
      </w:r>
      <w:r w:rsidRPr="001B12D1">
        <w:rPr>
          <w:rFonts w:cs="Times New Roman"/>
          <w:szCs w:val="24"/>
        </w:rPr>
        <w:lastRenderedPageBreak/>
        <w:t xml:space="preserve">solution pH on hNF morphology were explored. Spherical </w:t>
      </w:r>
      <w:r w:rsidR="00EE2BF1">
        <w:rPr>
          <w:rFonts w:cs="Times New Roman"/>
          <w:szCs w:val="24"/>
        </w:rPr>
        <w:t>hybrid nanoflower</w:t>
      </w:r>
      <w:r w:rsidRPr="001B12D1">
        <w:rPr>
          <w:rFonts w:cs="Times New Roman"/>
          <w:szCs w:val="24"/>
        </w:rPr>
        <w:t xml:space="preserve"> were obtained at pH=6 and 8, while at pH=9, hNFs with a spread-out configuration were observed. Interestingly, no hNF formation occurred at pH levels of 10 and above, a phenomenon attributed to robust negative repulsions that lead to the separation rather than binding of HRP petal-like structures.</w:t>
      </w:r>
    </w:p>
    <w:p w14:paraId="69E2794F" w14:textId="2DB75C79" w:rsidP="005C2567" w:rsidR="0092211B" w:rsidRDefault="005C2567">
      <w:pPr>
        <w:pStyle w:val="Heading2"/>
        <w:numPr>
          <w:ilvl w:val="0"/>
          <w:numId w:val="5"/>
        </w:numPr>
        <w:rPr>
          <w:rFonts w:ascii="Times New Roman" w:cs="Times New Roman" w:hAnsi="Times New Roman"/>
          <w:b/>
          <w:bCs/>
          <w:color w:val="auto"/>
          <w:sz w:val="28"/>
          <w:szCs w:val="28"/>
        </w:rPr>
      </w:pPr>
      <w:r w:rsidRPr="005C2567">
        <w:rPr>
          <w:rFonts w:ascii="Times New Roman" w:cs="Times New Roman" w:hAnsi="Times New Roman"/>
          <w:b/>
          <w:bCs/>
          <w:color w:val="auto"/>
          <w:sz w:val="28"/>
          <w:szCs w:val="28"/>
        </w:rPr>
        <w:t>Applications of nanostructured materials</w:t>
      </w:r>
    </w:p>
    <w:p w14:paraId="066421EA" w14:textId="4D78837C" w:rsidP="00795698" w:rsidR="00795698" w:rsidRDefault="00795698" w:rsidRPr="00795698">
      <w:pPr>
        <w:spacing w:after="160" w:line="480" w:lineRule="auto"/>
      </w:pPr>
      <w:r w:rsidRPr="00795698">
        <w:t>Nanostructured materials find a wide array of applications across various fields due to their unique properties and enhanced functionalities. These applications underscore the versatile nature of nanostructured materials, making them integral to advancements in various fields and driving innovation across industries. Some of the notable applications are discussed in details below:</w:t>
      </w:r>
    </w:p>
    <w:p w14:paraId="3D54018A" w14:textId="0A9280DE" w:rsidP="00795698" w:rsidR="001C324E" w:rsidRDefault="00A24534" w:rsidRPr="00795698">
      <w:pPr>
        <w:pStyle w:val="Heading3"/>
        <w:rPr>
          <w:rFonts w:ascii="Times New Roman" w:cs="Times New Roman" w:hAnsi="Times New Roman"/>
          <w:b/>
          <w:bCs/>
          <w:color w:val="auto"/>
        </w:rPr>
      </w:pPr>
      <w:r w:rsidRPr="00795698">
        <w:rPr>
          <w:rFonts w:ascii="Times New Roman" w:cs="Times New Roman" w:hAnsi="Times New Roman"/>
          <w:b/>
          <w:bCs/>
          <w:color w:val="auto"/>
        </w:rPr>
        <w:t>5.1 Nanostructures in supercapacitors</w:t>
      </w:r>
    </w:p>
    <w:p w14:paraId="520437EB" w14:textId="22E6811D" w:rsidP="003211D3" w:rsidR="008A2D1B" w:rsidRDefault="008A2D1B" w:rsidRPr="003211D3">
      <w:pPr>
        <w:spacing w:after="160" w:line="480" w:lineRule="auto"/>
      </w:pPr>
      <w:r w:rsidRPr="008A2D1B">
        <w:t>In recent times, electrochemical supercapacitors have garnered significant interest as potential solutions for energy storage applications. Their performance often matches or even surpasses that of conventional batteries and standard electrolytic capacitors. This is attributed to their impressive attributes, including high-power density, reasonable energy density, secure operational characteristics, and extended lifecycle.</w:t>
      </w:r>
      <w:r>
        <w:t xml:space="preserve"> </w:t>
      </w:r>
      <w:r w:rsidR="001C324E" w:rsidRPr="00795698">
        <w:t>Nanostructured materials are ideal candidates for supercapacitors</w:t>
      </w:r>
      <w:r>
        <w:t>. These nanomaterials include</w:t>
      </w:r>
      <w:r w:rsidR="001C324E" w:rsidRPr="00795698">
        <w:t xml:space="preserve"> graphene, carbon nanotubes, and metal oxides exhibit large surface areas and excellent electrical conductivity, leading to enhanced energy storage capabilities.</w:t>
      </w:r>
      <w:r>
        <w:fldChar w:fldCharType="begin" w:fldLock="1"/>
      </w:r>
      <w:r w:rsidR="0084527E">
        <w:instrText>ADDIN CSL_CITATION {"citationItems":[{"id":"ITEM-1","itemData":{"author":[{"dropping-particle":"","family":"Tian","given":"Jian","non-dropping-particle":"","parse-names":false,"suffix":""},{"dropping-particle":"","family":"Zhao","given":"Zhenhuan","non-dropping-particle":"","parse-names":false,"suffix":""},{"dropping-particle":"","family":"Kumar","given":"Anil","non-dropping-particle":"","parse-names":false,"suffix":""},{"dropping-particle":"","family":"Boughton","given":"Robert I","non-dropping-particle":"","parse-names":false,"suffix":""},{"dropping-particle":"","family":"Liu","given":"Hong","non-dropping-particle":"","parse-names":false,"suffix":""}],"container-title":"Chemical Society Reviews","id":"ITEM-1","issue":"20","issued":{"date-parts":[["2014"]]},"page":"6920-6937","publisher":"Royal Society of Chemistry","title":"Recent progress in design, synthesis, and applications of one-dimensional TiO 2 nanostructured surface heterostructures: a review","type":"article-journal","volume":"43"},"uris":["http://www.mendeley.com/documents/?uuid=efa356e3-433c-429f-b0db-b17fa590139d"]}],"mendeley":{"formattedCitation":"(Tian et al., 2014)","plainTextFormattedCitation":"(Tian et al., 2014)","previouslyFormattedCitation":"&lt;sup&gt;52&lt;/sup&gt;"},"properties":{"noteIndex":0},"schema":"https://github.com/citation-style-language/schema/raw/master/csl-citation.json"}</w:instrText>
      </w:r>
      <w:r>
        <w:fldChar w:fldCharType="separate"/>
      </w:r>
      <w:r w:rsidR="0084527E" w:rsidRPr="0084527E">
        <w:rPr>
          <w:noProof/>
        </w:rPr>
        <w:t>(Tian et al., 2014)</w:t>
      </w:r>
      <w:r>
        <w:fldChar w:fldCharType="end"/>
      </w:r>
    </w:p>
    <w:p w14:paraId="28ADA8C8" w14:textId="769EDCF7" w:rsidP="003211D3" w:rsidR="008A2D1B" w:rsidRDefault="003211D3" w:rsidRPr="003211D3">
      <w:pPr>
        <w:autoSpaceDE w:val="0"/>
        <w:autoSpaceDN w:val="0"/>
        <w:adjustRightInd w:val="0"/>
        <w:spacing w:after="0" w:line="480" w:lineRule="auto"/>
        <w:rPr>
          <w:rFonts w:cs="Times New Roman" w:eastAsia="AdvOT999035f4"/>
          <w:szCs w:val="24"/>
          <w:lang w:bidi="ar-SA" w:val="en-IN"/>
          <w14:ligatures w14:val="standardContextual"/>
        </w:rPr>
      </w:pPr>
      <w:r w:rsidRPr="003211D3">
        <w:rPr>
          <w:rFonts w:cs="Times New Roman" w:eastAsia="AdvOT999035f4"/>
          <w:szCs w:val="24"/>
          <w:lang w:bidi="ar-SA" w:val="en-IN"/>
          <w14:ligatures w14:val="standardContextual"/>
        </w:rPr>
        <w:t xml:space="preserve">As an illustration, the combination of metal oxides and conducting polymers has been explored in the </w:t>
      </w:r>
      <w:r w:rsidR="00EE2BF1">
        <w:rPr>
          <w:rFonts w:cs="Times New Roman" w:eastAsia="AdvOT999035f4"/>
          <w:szCs w:val="24"/>
          <w:lang w:bidi="ar-SA" w:val="en-IN"/>
          <w14:ligatures w14:val="standardContextual"/>
        </w:rPr>
        <w:t>application</w:t>
      </w:r>
      <w:r w:rsidRPr="003211D3">
        <w:rPr>
          <w:rFonts w:cs="Times New Roman" w:eastAsia="AdvOT999035f4"/>
          <w:szCs w:val="24"/>
          <w:lang w:bidi="ar-SA" w:val="en-IN"/>
          <w14:ligatures w14:val="standardContextual"/>
        </w:rPr>
        <w:t xml:space="preserve"> of supercapacitors. Among these, polyaniline (PANI) has been a focal point due to its noteworthy attributes</w:t>
      </w:r>
      <w:r>
        <w:rPr>
          <w:rFonts w:cs="Times New Roman" w:eastAsia="AdvOT999035f4"/>
          <w:szCs w:val="24"/>
          <w:lang w:bidi="ar-SA" w:val="en-IN"/>
          <w14:ligatures w14:val="standardContextual"/>
        </w:rPr>
        <w:t>.</w:t>
      </w:r>
      <w:r w:rsidRPr="003211D3">
        <w:rPr>
          <w:rFonts w:cs="Times New Roman" w:eastAsia="AdvOT999035f4"/>
          <w:szCs w:val="24"/>
          <w:lang w:bidi="ar-SA" w:val="en-IN"/>
          <w14:ligatures w14:val="standardContextual"/>
        </w:rPr>
        <w:t xml:space="preserve"> </w:t>
      </w:r>
      <w:r>
        <w:rPr>
          <w:rFonts w:cs="Times New Roman" w:eastAsia="AdvOT999035f4"/>
          <w:szCs w:val="24"/>
          <w:lang w:bidi="ar-SA" w:val="en-IN"/>
          <w14:ligatures w14:val="standardContextual"/>
        </w:rPr>
        <w:t>I</w:t>
      </w:r>
      <w:r w:rsidRPr="003211D3">
        <w:rPr>
          <w:rFonts w:cs="Times New Roman" w:eastAsia="AdvOT999035f4"/>
          <w:szCs w:val="24"/>
          <w:lang w:bidi="ar-SA" w:val="en-IN"/>
          <w14:ligatures w14:val="standardContextual"/>
        </w:rPr>
        <w:t xml:space="preserve">t exhibits relatively high conductivity, cost-effective, </w:t>
      </w:r>
      <w:r>
        <w:rPr>
          <w:rFonts w:cs="Times New Roman" w:eastAsia="AdvOT999035f4"/>
          <w:szCs w:val="24"/>
          <w:lang w:bidi="ar-SA" w:val="en-IN"/>
          <w14:ligatures w14:val="standardContextual"/>
        </w:rPr>
        <w:t>easy</w:t>
      </w:r>
      <w:r w:rsidRPr="003211D3">
        <w:rPr>
          <w:rFonts w:cs="Times New Roman" w:eastAsia="AdvOT999035f4"/>
          <w:szCs w:val="24"/>
          <w:lang w:bidi="ar-SA" w:val="en-IN"/>
          <w14:ligatures w14:val="standardContextual"/>
        </w:rPr>
        <w:t xml:space="preserve"> synthesi</w:t>
      </w:r>
      <w:r>
        <w:rPr>
          <w:rFonts w:cs="Times New Roman" w:eastAsia="AdvOT999035f4"/>
          <w:szCs w:val="24"/>
          <w:lang w:bidi="ar-SA" w:val="en-IN"/>
          <w14:ligatures w14:val="standardContextual"/>
        </w:rPr>
        <w:t>s process</w:t>
      </w:r>
      <w:r w:rsidRPr="003211D3">
        <w:rPr>
          <w:rFonts w:cs="Times New Roman" w:eastAsia="AdvOT999035f4"/>
          <w:szCs w:val="24"/>
          <w:lang w:bidi="ar-SA" w:val="en-IN"/>
          <w14:ligatures w14:val="standardContextual"/>
        </w:rPr>
        <w:t xml:space="preserve">, and boasts rapid doping/dedoping kinetics. Research investigations indicate that an assemblage of PANI nanowires and TiO2 nanotube arrays, produced through an </w:t>
      </w:r>
      <w:r w:rsidRPr="003211D3">
        <w:rPr>
          <w:rFonts w:cs="Times New Roman" w:eastAsia="AdvOT999035f4"/>
          <w:szCs w:val="24"/>
          <w:lang w:bidi="ar-SA" w:val="en-IN"/>
          <w14:ligatures w14:val="standardContextual"/>
        </w:rPr>
        <w:lastRenderedPageBreak/>
        <w:t>economical electrochemical deposition process, showcases exceptional supercapacitor characteristics.</w:t>
      </w:r>
      <w:r>
        <w:rPr>
          <w:rFonts w:cs="Times New Roman" w:eastAsia="AdvOT999035f4"/>
          <w:szCs w:val="24"/>
          <w:lang w:bidi="ar-SA" w:val="en-IN"/>
          <w14:ligatures w14:val="standardContextual"/>
        </w:rPr>
        <w:fldChar w:fldCharType="begin" w:fldLock="1"/>
      </w:r>
      <w:r w:rsidR="0084527E">
        <w:rPr>
          <w:rFonts w:cs="Times New Roman" w:eastAsia="AdvOT999035f4"/>
          <w:szCs w:val="24"/>
          <w:lang w:bidi="ar-SA" w:val="en-IN"/>
          <w14:ligatures w14:val="standardContextual"/>
        </w:rPr>
        <w:instrText>ADDIN CSL_CITATION {"citationItems":[{"id":"ITEM-1","itemData":{"author":[{"dropping-particle":"","family":"Xie","given":"Keyu","non-dropping-particle":"","parse-names":false,"suffix":""},{"dropping-particle":"","family":"Li","given":"Jie","non-dropping-particle":"","parse-names":false,"suffix":""},{"dropping-particle":"","family":"Lai","given":"Yanqing","non-dropping-particle":"","parse-names":false,"suffix":""},{"dropping-particle":"","family":"Liu","given":"Yexiang","non-dropping-particle":"","parse-names":false,"suffix":""},{"dropping-particle":"","family":"Zhang","given":"Guoge","non-dropping-particle":"","parse-names":false,"suffix":""},{"dropping-particle":"","family":"Huang","given":"Haitao","non-dropping-particle":"","parse-names":false,"suffix":""}],"container-title":"Nanoscale","id":"ITEM-1","issue":"5","issued":{"date-parts":[["2011"]]},"page":"2202-2207","publisher":"Royal Society of Chemistry","title":"Polyaniline nanowire array encapsulated in titania nanotubes as a superior electrode for supercapacitors","type":"article-journal","volume":"3"},"uris":["http://www.mendeley.com/documents/?uuid=e845fc11-50cd-4f75-b805-bb8a32aa2671"]}],"mendeley":{"formattedCitation":"(Xie et al., 2011)","plainTextFormattedCitation":"(Xie et al., 2011)","previouslyFormattedCitation":"&lt;sup&gt;53&lt;/sup&gt;"},"properties":{"noteIndex":0},"schema":"https://github.com/citation-style-language/schema/raw/master/csl-citation.json"}</w:instrText>
      </w:r>
      <w:r>
        <w:rPr>
          <w:rFonts w:cs="Times New Roman" w:eastAsia="AdvOT999035f4"/>
          <w:szCs w:val="24"/>
          <w:lang w:bidi="ar-SA" w:val="en-IN"/>
          <w14:ligatures w14:val="standardContextual"/>
        </w:rPr>
        <w:fldChar w:fldCharType="separate"/>
      </w:r>
      <w:r w:rsidR="0084527E" w:rsidRPr="0084527E">
        <w:rPr>
          <w:rFonts w:cs="Times New Roman" w:eastAsia="AdvOT999035f4"/>
          <w:noProof/>
          <w:szCs w:val="24"/>
          <w:lang w:bidi="ar-SA" w:val="en-IN"/>
          <w14:ligatures w14:val="standardContextual"/>
        </w:rPr>
        <w:t>(Xie et al., 2011)</w:t>
      </w:r>
      <w:r>
        <w:rPr>
          <w:rFonts w:cs="Times New Roman" w:eastAsia="AdvOT999035f4"/>
          <w:szCs w:val="24"/>
          <w:lang w:bidi="ar-SA" w:val="en-IN"/>
          <w14:ligatures w14:val="standardContextual"/>
        </w:rPr>
        <w:fldChar w:fldCharType="end"/>
      </w:r>
    </w:p>
    <w:p w14:paraId="449D6514" w14:textId="2A5EE096" w:rsidP="002478B6" w:rsidR="00D142E7" w:rsidRDefault="00795698" w:rsidRPr="002478B6">
      <w:pPr>
        <w:pStyle w:val="Heading3"/>
        <w:rPr>
          <w:rFonts w:ascii="Times New Roman" w:cs="Times New Roman" w:hAnsi="Times New Roman"/>
          <w:b/>
          <w:bCs/>
          <w:color w:val="auto"/>
        </w:rPr>
      </w:pPr>
      <w:r w:rsidRPr="00795698">
        <w:rPr>
          <w:rFonts w:ascii="Times New Roman" w:cs="Times New Roman" w:hAnsi="Times New Roman"/>
          <w:b/>
          <w:bCs/>
          <w:color w:val="auto"/>
        </w:rPr>
        <w:t xml:space="preserve">5.2 Nanostructured materials in </w:t>
      </w:r>
      <w:r w:rsidR="001C324E" w:rsidRPr="00795698">
        <w:rPr>
          <w:rFonts w:ascii="Times New Roman" w:cs="Times New Roman" w:hAnsi="Times New Roman"/>
          <w:b/>
          <w:bCs/>
          <w:color w:val="auto"/>
        </w:rPr>
        <w:t>Sensors</w:t>
      </w:r>
    </w:p>
    <w:p w14:paraId="745C9EF4" w14:textId="77777777" w:rsidP="00C0491A" w:rsidR="00EE2BF1" w:rsidRDefault="00D142E7">
      <w:pPr>
        <w:spacing w:after="160" w:line="480" w:lineRule="auto"/>
        <w:rPr>
          <w:rFonts w:cs="Times New Roman"/>
          <w:szCs w:val="24"/>
        </w:rPr>
      </w:pPr>
      <w:r w:rsidRPr="00D142E7">
        <w:rPr>
          <w:rFonts w:cs="Times New Roman"/>
          <w:szCs w:val="24"/>
        </w:rPr>
        <w:t>A sensor represents a device with the ability to electronically detect variable quantities and subsequently convert the measurements into distinct signals. Sensors are characterized by critical attributes such as diversity, sensitivity, accuracy in data acquisition, selectivity, and stability.</w:t>
      </w:r>
      <w:r w:rsidR="002478B6">
        <w:rPr>
          <w:rFonts w:cs="Times New Roman"/>
          <w:szCs w:val="24"/>
        </w:rPr>
        <w:fldChar w:fldCharType="begin" w:fldLock="1"/>
      </w:r>
      <w:r w:rsidR="0084527E">
        <w:rPr>
          <w:rFonts w:cs="Times New Roman"/>
          <w:szCs w:val="24"/>
        </w:rPr>
        <w:instrText>ADDIN CSL_CITATION {"citationItems":[{"id":"ITEM-1","itemData":{"ISSN":"1424-8220","author":[{"dropping-particle":"","family":"Saleh Ahammad","given":"A J","non-dropping-particle":"","parse-names":false,"suffix":""},{"dropping-particle":"","family":"Lee","given":"Jae-Joon","non-dropping-particle":"","parse-names":false,"suffix":""},{"dropping-particle":"","family":"Rahman","given":"Md Aminur","non-dropping-particle":"","parse-names":false,"suffix":""}],"container-title":"sensors","id":"ITEM-1","issue":"4","issued":{"date-parts":[["2009"]]},"page":"2289-2319","publisher":"Molecular Diversity Preservation International (MDPI)","title":"Electrochemical sensors based on carbon nanotubes","type":"article-journal","volume":"9"},"uris":["http://www.mendeley.com/documents/?uuid=1f1dc173-eb41-4015-991c-ce784e2a0ce4"]}],"mendeley":{"formattedCitation":"(Saleh Ahammad et al., 2009)","plainTextFormattedCitation":"(Saleh Ahammad et al., 2009)","previouslyFormattedCitation":"&lt;sup&gt;54&lt;/sup&gt;"},"properties":{"noteIndex":0},"schema":"https://github.com/citation-style-language/schema/raw/master/csl-citation.json"}</w:instrText>
      </w:r>
      <w:r w:rsidR="002478B6">
        <w:rPr>
          <w:rFonts w:cs="Times New Roman"/>
          <w:szCs w:val="24"/>
        </w:rPr>
        <w:fldChar w:fldCharType="separate"/>
      </w:r>
      <w:r w:rsidR="0084527E" w:rsidRPr="0084527E">
        <w:rPr>
          <w:rFonts w:cs="Times New Roman"/>
          <w:noProof/>
          <w:szCs w:val="24"/>
        </w:rPr>
        <w:t>(Saleh Ahammad et al., 2009)</w:t>
      </w:r>
      <w:r w:rsidR="002478B6">
        <w:rPr>
          <w:rFonts w:cs="Times New Roman"/>
          <w:szCs w:val="24"/>
        </w:rPr>
        <w:fldChar w:fldCharType="end"/>
      </w:r>
      <w:r w:rsidRPr="00D142E7">
        <w:rPr>
          <w:rFonts w:cs="Times New Roman"/>
          <w:szCs w:val="24"/>
        </w:rPr>
        <w:t xml:space="preserve"> These qualities empower us to observe our surrounding environment and utilize the acquired information for diverse objectives. The demand for novel sensor devices featuring specific attributes like heightened sensitivity, cost-effectiveness, rapid response, dependability, swift recovery, compact size, in situ analysis, and user-friendly operation has been consistently on the rise.</w:t>
      </w:r>
      <w:r w:rsidR="002478B6">
        <w:rPr>
          <w:rFonts w:cs="Times New Roman"/>
          <w:szCs w:val="24"/>
        </w:rPr>
        <w:fldChar w:fldCharType="begin" w:fldLock="1"/>
      </w:r>
      <w:r w:rsidR="0084527E">
        <w:rPr>
          <w:rFonts w:cs="Times New Roman"/>
          <w:szCs w:val="24"/>
        </w:rPr>
        <w:instrText>ADDIN CSL_CITATION {"citationItems":[{"id":"ITEM-1","itemData":{"ISSN":"1687-4110","author":[{"dropping-particle":"","family":"Ayesh","given":"Ahmad I","non-dropping-particle":"","parse-names":false,"suffix":""}],"container-title":"Journal of Nanomaterials","id":"ITEM-1","issued":{"date-parts":[["2016"]]},"publisher":"Hindawi","title":"Metal/metal-oxide nanoclusters for gas sensor applications","type":"article-journal","volume":"2016"},"uris":["http://www.mendeley.com/documents/?uuid=a0db6d70-905c-417d-8113-e65d6e7693ba"]}],"mendeley":{"formattedCitation":"(Ayesh, 2016)","plainTextFormattedCitation":"(Ayesh, 2016)","previouslyFormattedCitation":"&lt;sup&gt;55&lt;/sup&gt;"},"properties":{"noteIndex":0},"schema":"https://github.com/citation-style-language/schema/raw/master/csl-citation.json"}</w:instrText>
      </w:r>
      <w:r w:rsidR="002478B6">
        <w:rPr>
          <w:rFonts w:cs="Times New Roman"/>
          <w:szCs w:val="24"/>
        </w:rPr>
        <w:fldChar w:fldCharType="separate"/>
      </w:r>
      <w:r w:rsidR="0084527E" w:rsidRPr="0084527E">
        <w:rPr>
          <w:rFonts w:cs="Times New Roman"/>
          <w:noProof/>
          <w:szCs w:val="24"/>
        </w:rPr>
        <w:t>(Ayesh, 2016)</w:t>
      </w:r>
      <w:r w:rsidR="002478B6">
        <w:rPr>
          <w:rFonts w:cs="Times New Roman"/>
          <w:szCs w:val="24"/>
        </w:rPr>
        <w:fldChar w:fldCharType="end"/>
      </w:r>
      <w:r w:rsidRPr="00D142E7">
        <w:rPr>
          <w:rFonts w:cs="Times New Roman"/>
          <w:szCs w:val="24"/>
        </w:rPr>
        <w:t xml:space="preserve"> </w:t>
      </w:r>
    </w:p>
    <w:p w14:paraId="43863DD6" w14:textId="478FD7F5" w:rsidP="00C0491A" w:rsidR="00F827AD" w:rsidRDefault="00D142E7" w:rsidRPr="00286DC1">
      <w:pPr>
        <w:spacing w:after="160" w:line="480" w:lineRule="auto"/>
        <w:rPr>
          <w:rFonts w:cs="Times New Roman"/>
          <w:szCs w:val="24"/>
        </w:rPr>
      </w:pPr>
      <w:r w:rsidRPr="00D142E7">
        <w:rPr>
          <w:rFonts w:cs="Times New Roman"/>
          <w:szCs w:val="24"/>
        </w:rPr>
        <w:t>Nanostructured materials have emerged as promising candidates for enhancing these properties in chemical and biological sensors.</w:t>
      </w:r>
      <w:r w:rsidR="002478B6">
        <w:rPr>
          <w:rFonts w:cs="Times New Roman"/>
          <w:szCs w:val="24"/>
        </w:rPr>
        <w:fldChar w:fldCharType="begin" w:fldLock="1"/>
      </w:r>
      <w:r w:rsidR="0084527E">
        <w:rPr>
          <w:rFonts w:cs="Times New Roman"/>
          <w:szCs w:val="24"/>
        </w:rPr>
        <w:instrText>ADDIN CSL_CITATION {"citationItems":[{"id":"ITEM-1","itemData":{"ISSN":"0361-5235","author":[{"dropping-particle":"","family":"Zhao","given":"Y -P","non-dropping-particle":"","parse-names":false,"suffix":""},{"dropping-particle":"","family":"Li","given":"S -H","non-dropping-particle":"","parse-names":false,"suffix":""},{"dropping-particle":"","family":"Chaney","given":"S B","non-dropping-particle":"","parse-names":false,"suffix":""},{"dropping-particle":"","family":"Shanmukh","given":"S","non-dropping-particle":"","parse-names":false,"suffix":""},{"dropping-particle":"","family":"Fan","given":"J -G","non-dropping-particle":"","parse-names":false,"suffix":""},{"dropping-particle":"","family":"Dluhy","given":"R A","non-dropping-particle":"","parse-names":false,"suffix":""},{"dropping-particle":"","family":"Kisaalita","given":"W","non-dropping-particle":"","parse-names":false,"suffix":""}],"container-title":"Journal of electronic materials","id":"ITEM-1","issued":{"date-parts":[["2006"]]},"page":"846-851","publisher":"Springer","title":"Designing nanostructures for sensor applications","type":"article-journal","volume":"35"},"uris":["http://www.mendeley.com/documents/?uuid=f58590d4-00a9-49ca-959d-6af6d210e2f9"]}],"mendeley":{"formattedCitation":"(Zhao et al., 2006)","plainTextFormattedCitation":"(Zhao et al., 2006)","previouslyFormattedCitation":"&lt;sup&gt;56&lt;/sup&gt;"},"properties":{"noteIndex":0},"schema":"https://github.com/citation-style-language/schema/raw/master/csl-citation.json"}</w:instrText>
      </w:r>
      <w:r w:rsidR="002478B6">
        <w:rPr>
          <w:rFonts w:cs="Times New Roman"/>
          <w:szCs w:val="24"/>
        </w:rPr>
        <w:fldChar w:fldCharType="separate"/>
      </w:r>
      <w:r w:rsidR="0084527E" w:rsidRPr="0084527E">
        <w:rPr>
          <w:rFonts w:cs="Times New Roman"/>
          <w:noProof/>
          <w:szCs w:val="24"/>
        </w:rPr>
        <w:t>(Zhao et al., 2006)</w:t>
      </w:r>
      <w:r w:rsidR="002478B6">
        <w:rPr>
          <w:rFonts w:cs="Times New Roman"/>
          <w:szCs w:val="24"/>
        </w:rPr>
        <w:fldChar w:fldCharType="end"/>
      </w:r>
      <w:r w:rsidRPr="00D142E7">
        <w:rPr>
          <w:rFonts w:cs="Times New Roman"/>
          <w:szCs w:val="24"/>
        </w:rPr>
        <w:t xml:space="preserve"> An assortment of nanostructured materials has been harnessed in the </w:t>
      </w:r>
      <w:r w:rsidR="00F875A2">
        <w:rPr>
          <w:rFonts w:cs="Times New Roman"/>
          <w:szCs w:val="24"/>
        </w:rPr>
        <w:t>fabrication</w:t>
      </w:r>
      <w:r w:rsidRPr="00D142E7">
        <w:rPr>
          <w:rFonts w:cs="Times New Roman"/>
          <w:szCs w:val="24"/>
        </w:rPr>
        <w:t xml:space="preserve"> of nanosensors.</w:t>
      </w:r>
      <w:r w:rsidR="002478B6">
        <w:rPr>
          <w:rFonts w:cs="Times New Roman"/>
          <w:szCs w:val="24"/>
        </w:rPr>
        <w:fldChar w:fldCharType="begin" w:fldLock="1"/>
      </w:r>
      <w:r w:rsidR="0084527E">
        <w:rPr>
          <w:rFonts w:cs="Times New Roman"/>
          <w:szCs w:val="24"/>
        </w:rPr>
        <w:instrText>ADDIN CSL_CITATION {"citationItems":[{"id":"ITEM-1","itemData":{"author":[{"dropping-particle":"","family":"Su","given":"Shao","non-dropping-particle":"","parse-names":false,"suffix":""},{"dropping-particle":"","family":"Wu","given":"Wenhe","non-dropping-particle":"","parse-names":false,"suffix":""},{"dropping-particle":"","family":"Gao","given":"Jimin","non-dropping-particle":"","parse-names":false,"suffix":""},{"dropping-particle":"","family":"Lu","given":"Jianxin","non-dropping-particle":"","parse-names":false,"suffix":""},{"dropping-particle":"","family":"Fan","given":"Chunhai","non-dropping-particle":"","parse-names":false,"suffix":""}],"container-title":"Journal of Materials Chemistry","id":"ITEM-1","issue":"35","issued":{"date-parts":[["2012"]]},"page":"18101-18110","publisher":"Royal Society of Chemistry","title":"Nanomaterials-based sensors for applications in environmental monitoring","type":"article-journal","volume":"22"},"uris":["http://www.mendeley.com/documents/?uuid=543317e4-f88b-4119-83a0-a1d4d0366e49"]}],"mendeley":{"formattedCitation":"(Su et al., 2012)","plainTextFormattedCitation":"(Su et al., 2012)","previouslyFormattedCitation":"&lt;sup&gt;57&lt;/sup&gt;"},"properties":{"noteIndex":0},"schema":"https://github.com/citation-style-language/schema/raw/master/csl-citation.json"}</w:instrText>
      </w:r>
      <w:r w:rsidR="002478B6">
        <w:rPr>
          <w:rFonts w:cs="Times New Roman"/>
          <w:szCs w:val="24"/>
        </w:rPr>
        <w:fldChar w:fldCharType="separate"/>
      </w:r>
      <w:r w:rsidR="0084527E" w:rsidRPr="0084527E">
        <w:rPr>
          <w:rFonts w:cs="Times New Roman"/>
          <w:noProof/>
          <w:szCs w:val="24"/>
        </w:rPr>
        <w:t>(Su et al., 2012)</w:t>
      </w:r>
      <w:r w:rsidR="002478B6">
        <w:rPr>
          <w:rFonts w:cs="Times New Roman"/>
          <w:szCs w:val="24"/>
        </w:rPr>
        <w:fldChar w:fldCharType="end"/>
      </w:r>
      <w:r w:rsidRPr="00D142E7">
        <w:rPr>
          <w:rFonts w:cs="Times New Roman"/>
          <w:szCs w:val="24"/>
        </w:rPr>
        <w:t xml:space="preserve"> For instance, nanoscale wires offer the advantage of heightened detection sensitivity, while carbon nanotubes exhibit a vast surface area and excellent electron conductivity.</w:t>
      </w:r>
      <w:r w:rsidR="002478B6">
        <w:rPr>
          <w:rFonts w:cs="Times New Roman"/>
          <w:szCs w:val="24"/>
        </w:rPr>
        <w:fldChar w:fldCharType="begin" w:fldLock="1"/>
      </w:r>
      <w:r w:rsidR="0084527E">
        <w:rPr>
          <w:rFonts w:cs="Times New Roman"/>
          <w:szCs w:val="24"/>
        </w:rPr>
        <w:instrText>ADDIN CSL_CITATION {"citationItems":[{"id":"ITEM-1","itemData":{"ISSN":"1945-7111","author":[{"dropping-particle":"","family":"Abdel-Karim","given":"R","non-dropping-particle":"","parse-names":false,"suffix":""},{"dropping-particle":"","family":"Reda","given":"Y","non-dropping-particle":"","parse-names":false,"suffix":""},{"dropping-particle":"","family":"Abdel-Fattah","given":"A","non-dropping-particle":"","parse-names":false,"suffix":""}],"container-title":"Journal of The Electrochemical Society","id":"ITEM-1","issue":"3","issued":{"date-parts":[["2020"]]},"page":"37554","publisher":"IOP Publishing","title":"Nanostructured materials-based nanosensors","type":"article-journal","volume":"167"},"uris":["http://www.mendeley.com/documents/?uuid=f3b67b8b-f9e0-4690-b421-c8ea2626b045"]}],"mendeley":{"formattedCitation":"(Abdel-Karim et al., 2020)","plainTextFormattedCitation":"(Abdel-Karim et al., 2020)","previouslyFormattedCitation":"&lt;sup&gt;58&lt;/sup&gt;"},"properties":{"noteIndex":0},"schema":"https://github.com/citation-style-language/schema/raw/master/csl-citation.json"}</w:instrText>
      </w:r>
      <w:r w:rsidR="002478B6">
        <w:rPr>
          <w:rFonts w:cs="Times New Roman"/>
          <w:szCs w:val="24"/>
        </w:rPr>
        <w:fldChar w:fldCharType="separate"/>
      </w:r>
      <w:r w:rsidR="0084527E" w:rsidRPr="0084527E">
        <w:rPr>
          <w:rFonts w:cs="Times New Roman"/>
          <w:noProof/>
          <w:szCs w:val="24"/>
        </w:rPr>
        <w:t>(Abdel-Karim et al., 2020)</w:t>
      </w:r>
      <w:r w:rsidR="002478B6">
        <w:rPr>
          <w:rFonts w:cs="Times New Roman"/>
          <w:szCs w:val="24"/>
        </w:rPr>
        <w:fldChar w:fldCharType="end"/>
      </w:r>
      <w:r w:rsidRPr="00D142E7">
        <w:rPr>
          <w:rFonts w:cs="Times New Roman"/>
          <w:szCs w:val="24"/>
        </w:rPr>
        <w:t xml:space="preserve"> Additionally, thin films, nanoparticles of metals and metal oxides, polymers, and biomaterials play pivotal roles. </w:t>
      </w:r>
    </w:p>
    <w:p w14:paraId="5EA79C93" w14:textId="5751A2A5" w:rsidP="00795698" w:rsidR="00F827AD" w:rsidRDefault="00991DB9" w:rsidRPr="00F827AD">
      <w:pPr>
        <w:spacing w:after="160" w:line="480" w:lineRule="auto"/>
        <w:rPr>
          <w:rFonts w:cs="Times New Roman"/>
          <w:szCs w:val="24"/>
        </w:rPr>
      </w:pPr>
      <w:r>
        <w:rPr>
          <w:rFonts w:cs="Times New Roman"/>
          <w:szCs w:val="24"/>
        </w:rPr>
        <w:t>Hu et al.</w:t>
      </w:r>
      <w:r w:rsidR="00286DC1" w:rsidRPr="00286DC1">
        <w:rPr>
          <w:rFonts w:cs="Times New Roman"/>
          <w:szCs w:val="24"/>
        </w:rPr>
        <w:t xml:space="preserve"> </w:t>
      </w:r>
      <w:r w:rsidR="00903B2B">
        <w:rPr>
          <w:rFonts w:cs="Times New Roman"/>
          <w:szCs w:val="24"/>
        </w:rPr>
        <w:t>found</w:t>
      </w:r>
      <w:r w:rsidR="00286DC1" w:rsidRPr="00286DC1">
        <w:rPr>
          <w:rFonts w:cs="Times New Roman"/>
          <w:szCs w:val="24"/>
        </w:rPr>
        <w:t xml:space="preserve"> that the sensitivity of Ag</w:t>
      </w:r>
      <w:r>
        <w:rPr>
          <w:rFonts w:cs="Times New Roman"/>
          <w:szCs w:val="24"/>
        </w:rPr>
        <w:t>-</w:t>
      </w:r>
      <w:r w:rsidR="00286DC1" w:rsidRPr="00286DC1">
        <w:rPr>
          <w:rFonts w:cs="Times New Roman"/>
          <w:szCs w:val="24"/>
        </w:rPr>
        <w:t>TiO</w:t>
      </w:r>
      <w:r w:rsidR="00286DC1" w:rsidRPr="00286DC1">
        <w:rPr>
          <w:rFonts w:cs="Times New Roman"/>
          <w:szCs w:val="24"/>
          <w:vertAlign w:val="subscript"/>
        </w:rPr>
        <w:t xml:space="preserve">2 </w:t>
      </w:r>
      <w:r w:rsidR="00286DC1" w:rsidRPr="00286DC1">
        <w:rPr>
          <w:rFonts w:cs="Times New Roman"/>
          <w:szCs w:val="24"/>
        </w:rPr>
        <w:t>nanobelt-based one-dimensional TiO</w:t>
      </w:r>
      <w:r w:rsidR="00286DC1" w:rsidRPr="00286DC1">
        <w:rPr>
          <w:rFonts w:cs="Times New Roman"/>
          <w:szCs w:val="24"/>
          <w:vertAlign w:val="subscript"/>
        </w:rPr>
        <w:t>2</w:t>
      </w:r>
      <w:r w:rsidR="00286DC1">
        <w:rPr>
          <w:rFonts w:cs="Times New Roman"/>
          <w:szCs w:val="24"/>
        </w:rPr>
        <w:t xml:space="preserve"> </w:t>
      </w:r>
      <w:r w:rsidR="00C0491A">
        <w:rPr>
          <w:rFonts w:cs="Times New Roman"/>
          <w:szCs w:val="24"/>
        </w:rPr>
        <w:t>nanostructured surface heterostructures (</w:t>
      </w:r>
      <w:r w:rsidR="00286DC1" w:rsidRPr="00286DC1">
        <w:rPr>
          <w:rFonts w:cs="Times New Roman"/>
          <w:szCs w:val="24"/>
        </w:rPr>
        <w:t>NSHs</w:t>
      </w:r>
      <w:r w:rsidR="00C0491A">
        <w:rPr>
          <w:rFonts w:cs="Times New Roman"/>
          <w:szCs w:val="24"/>
        </w:rPr>
        <w:t>)</w:t>
      </w:r>
      <w:r w:rsidR="00286DC1" w:rsidRPr="00286DC1">
        <w:rPr>
          <w:rFonts w:cs="Times New Roman"/>
          <w:szCs w:val="24"/>
        </w:rPr>
        <w:t xml:space="preserve"> exhibited a notable correlation with exposure to ethanol, even when at relatively modest concentrations (20 ppm), as depicted in Figure </w:t>
      </w:r>
      <w:r w:rsidR="00286DC1">
        <w:rPr>
          <w:rFonts w:cs="Times New Roman"/>
          <w:szCs w:val="24"/>
        </w:rPr>
        <w:t>9</w:t>
      </w:r>
      <w:r w:rsidR="00286DC1" w:rsidRPr="00286DC1">
        <w:rPr>
          <w:rFonts w:cs="Times New Roman"/>
          <w:szCs w:val="24"/>
        </w:rPr>
        <w:t>.</w:t>
      </w:r>
      <w:r w:rsidR="00C0491A">
        <w:rPr>
          <w:rFonts w:cs="Times New Roman"/>
          <w:szCs w:val="24"/>
        </w:rPr>
        <w:fldChar w:fldCharType="begin" w:fldLock="1"/>
      </w:r>
      <w:r w:rsidR="0084527E">
        <w:rPr>
          <w:rFonts w:cs="Times New Roman"/>
          <w:szCs w:val="24"/>
        </w:rPr>
        <w:instrText>ADDIN CSL_CITATION {"citationItems":[{"id":"ITEM-1","itemData":{"ISSN":"1944-8244","author":[{"dropping-particle":"","family":"Hu","given":"Peiguang","non-dropping-particle":"","parse-names":false,"suffix":""},{"dropping-particle":"","family":"Du","given":"Guojun","non-dropping-particle":"","parse-names":false,"suffix":""},{"dropping-particle":"","family":"Zhou","given":"Weijia","non-dropping-particle":"","parse-names":false,"suffix":""},{"dropping-particle":"","family":"Cui","given":"Jingjie","non-dropping-particle":"","parse-names":false,"suffix":""},{"dropping-particle":"","family":"Lin","given":"Jianjian","non-dropping-particle":"","parse-names":false,"suffix":""},{"dropping-particle":"","family":"Liu","given":"Hong","non-dropping-particle":"","parse-names":false,"suffix":""},{"dropping-particle":"","family":"Liu","given":"Duo","non-dropping-particle":"","parse-names":false,"suffix":""},{"dropping-particle":"","family":"Wang","given":"Jiyang","non-dropping-particle":"","parse-names":false,"suffix":""},{"dropping-particle":"","family":"Chen","given":"Shaowei","non-dropping-particle":"","parse-names":false,"suffix":""}],"container-title":"ACS applied materials &amp; interfaces","id":"ITEM-1","issue":"11","issued":{"date-parts":[["2010"]]},"page":"3263-3269","publisher":"ACS Publications","title":"Enhancement of ethanol vapor sensing of TiO2 nanobelts by surface engineering","type":"article-journal","volume":"2"},"uris":["http://www.mendeley.com/documents/?uuid=08df548b-6369-4eec-8d2e-25179d392714"]}],"mendeley":{"formattedCitation":"(P. Hu et al., 2010)","plainTextFormattedCitation":"(P. Hu et al., 2010)","previouslyFormattedCitation":"&lt;sup&gt;59&lt;/sup&gt;"},"properties":{"noteIndex":0},"schema":"https://github.com/citation-style-language/schema/raw/master/csl-citation.json"}</w:instrText>
      </w:r>
      <w:r w:rsidR="00C0491A">
        <w:rPr>
          <w:rFonts w:cs="Times New Roman"/>
          <w:szCs w:val="24"/>
        </w:rPr>
        <w:fldChar w:fldCharType="separate"/>
      </w:r>
      <w:r w:rsidR="0084527E" w:rsidRPr="0084527E">
        <w:rPr>
          <w:rFonts w:cs="Times New Roman"/>
          <w:noProof/>
          <w:szCs w:val="24"/>
        </w:rPr>
        <w:t>(P. Hu et al., 2010)</w:t>
      </w:r>
      <w:r w:rsidR="00C0491A">
        <w:rPr>
          <w:rFonts w:cs="Times New Roman"/>
          <w:szCs w:val="24"/>
        </w:rPr>
        <w:fldChar w:fldCharType="end"/>
      </w:r>
      <w:r w:rsidR="00286DC1" w:rsidRPr="00286DC1">
        <w:rPr>
          <w:rFonts w:cs="Times New Roman"/>
          <w:szCs w:val="24"/>
        </w:rPr>
        <w:t xml:space="preserve"> In addition to TiO</w:t>
      </w:r>
      <w:r w:rsidR="00286DC1" w:rsidRPr="00C0491A">
        <w:rPr>
          <w:rFonts w:cs="Times New Roman"/>
          <w:szCs w:val="24"/>
          <w:vertAlign w:val="subscript"/>
        </w:rPr>
        <w:t>2</w:t>
      </w:r>
      <w:r w:rsidR="00286DC1" w:rsidRPr="00286DC1">
        <w:rPr>
          <w:rFonts w:cs="Times New Roman"/>
          <w:szCs w:val="24"/>
        </w:rPr>
        <w:t xml:space="preserve"> nanobelts, the utilization of TiO</w:t>
      </w:r>
      <w:r w:rsidR="00286DC1" w:rsidRPr="00C0491A">
        <w:rPr>
          <w:rFonts w:cs="Times New Roman"/>
          <w:szCs w:val="24"/>
          <w:vertAlign w:val="subscript"/>
        </w:rPr>
        <w:t>2</w:t>
      </w:r>
      <w:r w:rsidR="00286DC1" w:rsidRPr="00286DC1">
        <w:rPr>
          <w:rFonts w:cs="Times New Roman"/>
          <w:szCs w:val="24"/>
        </w:rPr>
        <w:t xml:space="preserve"> nanotubes has also been explored for constructing one-dimensional TiO</w:t>
      </w:r>
      <w:r w:rsidR="00286DC1" w:rsidRPr="00286DC1">
        <w:rPr>
          <w:rFonts w:cs="Times New Roman"/>
          <w:szCs w:val="24"/>
          <w:vertAlign w:val="subscript"/>
        </w:rPr>
        <w:t>2</w:t>
      </w:r>
      <w:r w:rsidR="00286DC1">
        <w:rPr>
          <w:rFonts w:cs="Times New Roman"/>
          <w:szCs w:val="24"/>
        </w:rPr>
        <w:t xml:space="preserve"> </w:t>
      </w:r>
      <w:r w:rsidR="00286DC1" w:rsidRPr="00286DC1">
        <w:rPr>
          <w:rFonts w:cs="Times New Roman"/>
          <w:szCs w:val="24"/>
        </w:rPr>
        <w:t xml:space="preserve">NSHs in the context of </w:t>
      </w:r>
      <w:r w:rsidR="00903B2B">
        <w:rPr>
          <w:rFonts w:cs="Times New Roman"/>
          <w:szCs w:val="24"/>
        </w:rPr>
        <w:t xml:space="preserve">applications in </w:t>
      </w:r>
      <w:r w:rsidR="00286DC1" w:rsidRPr="00286DC1">
        <w:rPr>
          <w:rFonts w:cs="Times New Roman"/>
          <w:szCs w:val="24"/>
        </w:rPr>
        <w:t>gas sensor.</w:t>
      </w:r>
      <w:r w:rsidR="00286DC1">
        <w:rPr>
          <w:rFonts w:cs="Times New Roman"/>
          <w:szCs w:val="24"/>
        </w:rPr>
        <w:t xml:space="preserve"> E</w:t>
      </w:r>
      <w:r w:rsidR="00286DC1" w:rsidRPr="00286DC1">
        <w:rPr>
          <w:rFonts w:cs="Times New Roman"/>
          <w:szCs w:val="24"/>
        </w:rPr>
        <w:t>xamples include a-Fe</w:t>
      </w:r>
      <w:r w:rsidR="00286DC1" w:rsidRPr="00286DC1">
        <w:rPr>
          <w:rFonts w:cs="Times New Roman"/>
          <w:szCs w:val="24"/>
          <w:vertAlign w:val="subscript"/>
        </w:rPr>
        <w:t>2</w:t>
      </w:r>
      <w:r w:rsidR="00286DC1" w:rsidRPr="00286DC1">
        <w:rPr>
          <w:rFonts w:cs="Times New Roman"/>
          <w:szCs w:val="24"/>
        </w:rPr>
        <w:t>O</w:t>
      </w:r>
      <w:r w:rsidR="00286DC1" w:rsidRPr="00286DC1">
        <w:rPr>
          <w:rFonts w:cs="Times New Roman"/>
          <w:szCs w:val="24"/>
          <w:vertAlign w:val="subscript"/>
        </w:rPr>
        <w:t>3</w:t>
      </w:r>
      <w:r w:rsidR="00286DC1" w:rsidRPr="00286DC1">
        <w:rPr>
          <w:rFonts w:cs="Times New Roman"/>
          <w:szCs w:val="24"/>
        </w:rPr>
        <w:t>/TiO</w:t>
      </w:r>
      <w:r w:rsidR="00286DC1" w:rsidRPr="00286DC1">
        <w:rPr>
          <w:rFonts w:cs="Times New Roman"/>
          <w:szCs w:val="24"/>
          <w:vertAlign w:val="subscript"/>
        </w:rPr>
        <w:t>2</w:t>
      </w:r>
      <w:r w:rsidR="00286DC1" w:rsidRPr="00286DC1">
        <w:rPr>
          <w:rFonts w:cs="Times New Roman"/>
          <w:szCs w:val="24"/>
        </w:rPr>
        <w:t xml:space="preserve"> </w:t>
      </w:r>
      <w:r w:rsidR="00903B2B">
        <w:rPr>
          <w:rFonts w:cs="Times New Roman"/>
          <w:szCs w:val="24"/>
        </w:rPr>
        <w:t>1D nanotubes like</w:t>
      </w:r>
      <w:r w:rsidR="00286DC1" w:rsidRPr="00286DC1">
        <w:rPr>
          <w:rFonts w:cs="Times New Roman"/>
          <w:szCs w:val="24"/>
        </w:rPr>
        <w:t xml:space="preserve"> heterostructures, Co</w:t>
      </w:r>
      <w:r w:rsidR="00286DC1" w:rsidRPr="00C0491A">
        <w:rPr>
          <w:rFonts w:cs="Times New Roman"/>
          <w:szCs w:val="24"/>
          <w:vertAlign w:val="subscript"/>
        </w:rPr>
        <w:t>3</w:t>
      </w:r>
      <w:r w:rsidR="00286DC1" w:rsidRPr="00286DC1">
        <w:rPr>
          <w:rFonts w:cs="Times New Roman"/>
          <w:szCs w:val="24"/>
        </w:rPr>
        <w:t>O</w:t>
      </w:r>
      <w:r w:rsidR="00286DC1" w:rsidRPr="00C0491A">
        <w:rPr>
          <w:rFonts w:cs="Times New Roman"/>
          <w:szCs w:val="24"/>
          <w:vertAlign w:val="subscript"/>
        </w:rPr>
        <w:t>4</w:t>
      </w:r>
      <w:r w:rsidR="00286DC1" w:rsidRPr="00286DC1">
        <w:rPr>
          <w:rFonts w:cs="Times New Roman"/>
          <w:szCs w:val="24"/>
        </w:rPr>
        <w:t>/TiO</w:t>
      </w:r>
      <w:r w:rsidR="00286DC1" w:rsidRPr="00C0491A">
        <w:rPr>
          <w:rFonts w:cs="Times New Roman"/>
          <w:szCs w:val="24"/>
          <w:vertAlign w:val="subscript"/>
        </w:rPr>
        <w:t>2</w:t>
      </w:r>
      <w:r w:rsidR="00286DC1" w:rsidRPr="00286DC1">
        <w:rPr>
          <w:rFonts w:cs="Times New Roman"/>
          <w:szCs w:val="24"/>
        </w:rPr>
        <w:t xml:space="preserve"> nanotube p–n heterostructures, and SnO</w:t>
      </w:r>
      <w:r w:rsidR="00286DC1" w:rsidRPr="00C0491A">
        <w:rPr>
          <w:rFonts w:cs="Times New Roman"/>
          <w:szCs w:val="24"/>
          <w:vertAlign w:val="subscript"/>
        </w:rPr>
        <w:t>2</w:t>
      </w:r>
      <w:r>
        <w:rPr>
          <w:rFonts w:cs="Times New Roman"/>
          <w:szCs w:val="24"/>
        </w:rPr>
        <w:t>-</w:t>
      </w:r>
      <w:r w:rsidR="00286DC1" w:rsidRPr="00286DC1">
        <w:rPr>
          <w:rFonts w:cs="Times New Roman"/>
          <w:szCs w:val="24"/>
        </w:rPr>
        <w:t>Pd/TiO</w:t>
      </w:r>
      <w:r w:rsidR="00286DC1" w:rsidRPr="00C0491A">
        <w:rPr>
          <w:rFonts w:cs="Times New Roman"/>
          <w:szCs w:val="24"/>
          <w:vertAlign w:val="subscript"/>
        </w:rPr>
        <w:t>2</w:t>
      </w:r>
      <w:r w:rsidR="00286DC1" w:rsidRPr="00286DC1">
        <w:rPr>
          <w:rFonts w:cs="Times New Roman"/>
          <w:szCs w:val="24"/>
        </w:rPr>
        <w:t xml:space="preserve"> nanotube multi-heterostructures. These </w:t>
      </w:r>
      <w:r w:rsidR="00286DC1" w:rsidRPr="00286DC1">
        <w:rPr>
          <w:rFonts w:cs="Times New Roman"/>
          <w:szCs w:val="24"/>
        </w:rPr>
        <w:lastRenderedPageBreak/>
        <w:t>structures have all showcased considerable improvements in gas sensor properties.</w:t>
      </w:r>
      <w:r w:rsidR="00C0491A">
        <w:rPr>
          <w:rFonts w:cs="Times New Roman"/>
          <w:szCs w:val="24"/>
        </w:rPr>
        <w:fldChar w:fldCharType="begin" w:fldLock="1"/>
      </w:r>
      <w:r w:rsidR="0084527E">
        <w:rPr>
          <w:rFonts w:cs="Times New Roman"/>
          <w:szCs w:val="24"/>
        </w:rPr>
        <w:instrText>ADDIN CSL_CITATION {"citationItems":[{"id":"ITEM-1","itemData":{"ISSN":"1424-8220","author":[{"dropping-particle":"","family":"Wang","given":"Chengxiang","non-dropping-particle":"","parse-names":false,"suffix":""},{"dropping-particle":"","family":"Yin","given":"Longwei","non-dropping-particle":"","parse-names":false,"suffix":""},{"dropping-particle":"","family":"Zhang","given":"Luyuan","non-dropping-particle":"","parse-names":false,"suffix":""},{"dropping-particle":"","family":"Xiang","given":"Dong","non-dropping-particle":"","parse-names":false,"suffix":""},{"dropping-particle":"","family":"Gao","given":"Rui","non-dropping-particle":"","parse-names":false,"suffix":""}],"container-title":"sensors","id":"ITEM-1","issue":"3","issued":{"date-parts":[["2010"]]},"page":"2088-2106","publisher":"Molecular Diversity Preservation International (MDPI)","title":"Metal oxide gas sensors: sensitivity and influencing factors","type":"article-journal","volume":"10"},"uris":["http://www.mendeley.com/documents/?uuid=da25b3b2-ac94-4bd3-aa70-ae72ff56ed3d"]}],"mendeley":{"formattedCitation":"(Wang et al., 2010)","plainTextFormattedCitation":"(Wang et al., 2010)","previouslyFormattedCitation":"&lt;sup&gt;60&lt;/sup&gt;"},"properties":{"noteIndex":0},"schema":"https://github.com/citation-style-language/schema/raw/master/csl-citation.json"}</w:instrText>
      </w:r>
      <w:r w:rsidR="00C0491A">
        <w:rPr>
          <w:rFonts w:cs="Times New Roman"/>
          <w:szCs w:val="24"/>
        </w:rPr>
        <w:fldChar w:fldCharType="separate"/>
      </w:r>
      <w:r w:rsidR="0084527E" w:rsidRPr="0084527E">
        <w:rPr>
          <w:rFonts w:cs="Times New Roman"/>
          <w:noProof/>
          <w:szCs w:val="24"/>
        </w:rPr>
        <w:t>(Wang et al., 2010)</w:t>
      </w:r>
      <w:r w:rsidR="00C0491A">
        <w:rPr>
          <w:rFonts w:cs="Times New Roman"/>
          <w:szCs w:val="24"/>
        </w:rPr>
        <w:fldChar w:fldCharType="end"/>
      </w:r>
      <w:r w:rsidR="00C0491A">
        <w:rPr>
          <w:rFonts w:cs="Times New Roman"/>
          <w:szCs w:val="24"/>
        </w:rPr>
        <w:t xml:space="preserve"> </w:t>
      </w:r>
      <w:r w:rsidR="00C0491A" w:rsidRPr="00C0491A">
        <w:rPr>
          <w:rFonts w:cs="Times New Roman"/>
          <w:szCs w:val="24"/>
        </w:rPr>
        <w:t>The outcomes of their study demonstrate that one-dimensional TiO</w:t>
      </w:r>
      <w:r w:rsidR="00C0491A" w:rsidRPr="00C0491A">
        <w:rPr>
          <w:rFonts w:cs="Times New Roman"/>
          <w:szCs w:val="24"/>
          <w:vertAlign w:val="subscript"/>
        </w:rPr>
        <w:t>2</w:t>
      </w:r>
      <w:r w:rsidR="00C0491A">
        <w:rPr>
          <w:rFonts w:cs="Times New Roman"/>
          <w:szCs w:val="24"/>
        </w:rPr>
        <w:t xml:space="preserve"> </w:t>
      </w:r>
      <w:r w:rsidR="00C0491A" w:rsidRPr="00C0491A">
        <w:rPr>
          <w:rFonts w:cs="Times New Roman"/>
          <w:szCs w:val="24"/>
        </w:rPr>
        <w:t>NSHs can enhance the gas sensing capabilities of TiO</w:t>
      </w:r>
      <w:r w:rsidR="00C0491A" w:rsidRPr="00C0491A">
        <w:rPr>
          <w:rFonts w:cs="Times New Roman"/>
          <w:szCs w:val="24"/>
          <w:vertAlign w:val="subscript"/>
        </w:rPr>
        <w:t>2</w:t>
      </w:r>
      <w:r w:rsidR="00C0491A" w:rsidRPr="00C0491A">
        <w:rPr>
          <w:rFonts w:cs="Times New Roman"/>
          <w:szCs w:val="24"/>
        </w:rPr>
        <w:t xml:space="preserve">, encompassing heightened sensitivity and a reduction in the temperature required for gas </w:t>
      </w:r>
      <w:r w:rsidR="004A0678">
        <w:rPr>
          <w:rFonts w:cs="Times New Roman"/>
          <w:noProof/>
          <w:szCs w:val="24"/>
          <w14:ligatures w14:val="standardContextual"/>
        </w:rPr>
        <mc:AlternateContent>
          <mc:Choice Requires="wpg">
            <w:drawing>
              <wp:anchor allowOverlap="1" behindDoc="0" distB="0" distL="114300" distR="114300" distT="0" layoutInCell="1" locked="0" relativeHeight="251677696" simplePos="0" wp14:anchorId="0247222B" wp14:editId="27D312B1">
                <wp:simplePos x="0" y="0"/>
                <wp:positionH relativeFrom="column">
                  <wp:posOffset>0</wp:posOffset>
                </wp:positionH>
                <wp:positionV relativeFrom="paragraph">
                  <wp:posOffset>800100</wp:posOffset>
                </wp:positionV>
                <wp:extent cx="5575300" cy="3505200"/>
                <wp:effectExtent b="0" l="0" r="6350" t="0"/>
                <wp:wrapTopAndBottom/>
                <wp:docPr id="1109667694" name="Group 6"/>
                <wp:cNvGraphicFramePr/>
                <a:graphic xmlns:a="http://schemas.openxmlformats.org/drawingml/2006/main">
                  <a:graphicData uri="http://schemas.microsoft.com/office/word/2010/wordprocessingGroup">
                    <wpg:wgp>
                      <wpg:cNvGrpSpPr/>
                      <wpg:grpSpPr>
                        <a:xfrm>
                          <a:off x="0" y="0"/>
                          <a:ext cx="5575300" cy="3505200"/>
                          <a:chOff x="0" y="0"/>
                          <a:chExt cx="5575300" cy="3505200"/>
                        </a:xfrm>
                      </wpg:grpSpPr>
                      <pic:pic xmlns:pic="http://schemas.openxmlformats.org/drawingml/2006/picture">
                        <pic:nvPicPr>
                          <pic:cNvPr id="790170104" name="Picture 5"/>
                          <pic:cNvPicPr>
                            <a:picLocks noChangeAspect="1"/>
                          </pic:cNvPicPr>
                        </pic:nvPicPr>
                        <pic:blipFill>
                          <a:blip cstate="print" r:embed="rId24">
                            <a:extLst>
                              <a:ext uri="{28A0092B-C50C-407E-A947-70E740481C1C}">
                                <a14:useLocalDpi xmlns:a14="http://schemas.microsoft.com/office/drawing/2010/main" val="0"/>
                              </a:ext>
                            </a:extLst>
                          </a:blip>
                          <a:srcRect/>
                          <a:stretch>
                            <a:fillRect/>
                          </a:stretch>
                        </pic:blipFill>
                        <pic:spPr bwMode="auto">
                          <a:xfrm>
                            <a:off x="0" y="0"/>
                            <a:ext cx="5575300" cy="2008505"/>
                          </a:xfrm>
                          <a:prstGeom prst="rect">
                            <a:avLst/>
                          </a:prstGeom>
                          <a:noFill/>
                          <a:ln>
                            <a:noFill/>
                          </a:ln>
                        </pic:spPr>
                      </pic:pic>
                      <wps:wsp>
                        <wps:cNvPr id="1239938929" name="Text Box 1"/>
                        <wps:cNvSpPr txBox="1"/>
                        <wps:spPr>
                          <a:xfrm>
                            <a:off x="0" y="2063750"/>
                            <a:ext cx="5575300" cy="1441450"/>
                          </a:xfrm>
                          <a:prstGeom prst="rect">
                            <a:avLst/>
                          </a:prstGeom>
                          <a:solidFill>
                            <a:prstClr val="white"/>
                          </a:solidFill>
                          <a:ln>
                            <a:noFill/>
                          </a:ln>
                        </wps:spPr>
                        <wps:txbx>
                          <w:txbxContent>
                            <w:p w14:paraId="0B5AA43F" w14:textId="62BC8EA7" w:rsidP="004A0678" w:rsidR="004A0678" w:rsidRDefault="004A0678" w:rsidRPr="004A0678">
                              <w:pPr>
                                <w:pStyle w:val="Caption"/>
                                <w:spacing w:line="360" w:lineRule="auto"/>
                                <w:jc w:val="both"/>
                                <w:rPr>
                                  <w:rFonts w:ascii="Times New Roman" w:cs="Times New Roman" w:hAnsi="Times New Roman"/>
                                  <w:b/>
                                  <w:bCs/>
                                  <w:i w:val="0"/>
                                  <w:iCs w:val="0"/>
                                  <w:noProof/>
                                  <w:color w:val="auto"/>
                                  <w:sz w:val="24"/>
                                  <w:szCs w:val="24"/>
                                  <w:lang w:bidi="hi-IN" w:val="en-US"/>
                                </w:rPr>
                              </w:pPr>
                              <w:r w:rsidRPr="004A0678">
                                <w:rPr>
                                  <w:rFonts w:ascii="Times New Roman" w:cs="Times New Roman" w:hAnsi="Times New Roman"/>
                                  <w:b/>
                                  <w:bCs/>
                                  <w:i w:val="0"/>
                                  <w:iCs w:val="0"/>
                                  <w:color w:val="auto"/>
                                  <w:sz w:val="24"/>
                                  <w:szCs w:val="24"/>
                                </w:rPr>
                                <w:t>Figure 9.</w:t>
                              </w:r>
                              <w:r w:rsidRPr="004A0678">
                                <w:rPr>
                                  <w:rFonts w:ascii="Times New Roman" w:cs="Times New Roman" w:hAnsi="Times New Roman"/>
                                  <w:i w:val="0"/>
                                  <w:iCs w:val="0"/>
                                  <w:color w:val="auto"/>
                                  <w:sz w:val="24"/>
                                  <w:szCs w:val="24"/>
                                </w:rPr>
                                <w:t xml:space="preserve"> </w:t>
                              </w:r>
                              <w:r>
                                <w:rPr>
                                  <w:rFonts w:ascii="Times New Roman" w:cs="Times New Roman" w:hAnsi="Times New Roman"/>
                                  <w:i w:val="0"/>
                                  <w:iCs w:val="0"/>
                                  <w:color w:val="auto"/>
                                  <w:sz w:val="24"/>
                                  <w:szCs w:val="24"/>
                                  <w14:ligatures w14:val="standardContextual"/>
                                </w:rPr>
                                <w:t>Sensitivity</w:t>
                              </w:r>
                              <w:r w:rsidRPr="004A0678">
                                <w:rPr>
                                  <w:rFonts w:ascii="Times New Roman" w:cs="Times New Roman" w:hAnsi="Times New Roman"/>
                                  <w:i w:val="0"/>
                                  <w:iCs w:val="0"/>
                                  <w:color w:val="auto"/>
                                  <w:sz w:val="24"/>
                                  <w:szCs w:val="24"/>
                                  <w14:ligatures w14:val="standardContextual"/>
                                </w:rPr>
                                <w:t xml:space="preserve"> (Ra/Rg) variation </w:t>
                              </w:r>
                              <w:r w:rsidR="00903B2B">
                                <w:rPr>
                                  <w:rFonts w:ascii="Times New Roman" w:cs="Times New Roman" w:hAnsi="Times New Roman"/>
                                  <w:i w:val="0"/>
                                  <w:iCs w:val="0"/>
                                  <w:color w:val="auto"/>
                                  <w:sz w:val="24"/>
                                  <w:szCs w:val="24"/>
                                  <w14:ligatures w14:val="standardContextual"/>
                                </w:rPr>
                                <w:t xml:space="preserve">of </w:t>
                              </w:r>
                              <w:r w:rsidRPr="004A0678">
                                <w:rPr>
                                  <w:rFonts w:ascii="Times New Roman" w:cs="Times New Roman" w:hAnsi="Times New Roman"/>
                                  <w:i w:val="0"/>
                                  <w:iCs w:val="0"/>
                                  <w:color w:val="auto"/>
                                  <w:sz w:val="24"/>
                                  <w:szCs w:val="24"/>
                                  <w14:ligatures w14:val="standardContextual"/>
                                </w:rPr>
                                <w:t>working temperature of four distinct types of sensors based on (a) TiO</w:t>
                              </w:r>
                              <w:r w:rsidRPr="004A0678">
                                <w:rPr>
                                  <w:rFonts w:ascii="Times New Roman" w:cs="Times New Roman" w:hAnsi="Times New Roman"/>
                                  <w:i w:val="0"/>
                                  <w:iCs w:val="0"/>
                                  <w:color w:val="auto"/>
                                  <w:sz w:val="24"/>
                                  <w:szCs w:val="24"/>
                                  <w:vertAlign w:val="subscript"/>
                                  <w14:ligatures w14:val="standardContextual"/>
                                </w:rPr>
                                <w:t xml:space="preserve">2 </w:t>
                              </w:r>
                              <w:r w:rsidRPr="004A0678">
                                <w:rPr>
                                  <w:rFonts w:ascii="Times New Roman" w:cs="Times New Roman" w:hAnsi="Times New Roman"/>
                                  <w:i w:val="0"/>
                                  <w:iCs w:val="0"/>
                                  <w:color w:val="auto"/>
                                  <w:sz w:val="24"/>
                                  <w:szCs w:val="24"/>
                                  <w14:ligatures w14:val="standardContextual"/>
                                </w:rPr>
                                <w:t xml:space="preserve">nanobelts, (b) </w:t>
                              </w:r>
                              <w:r w:rsidR="00903B2B">
                                <w:rPr>
                                  <w:rFonts w:ascii="Times New Roman" w:cs="Times New Roman" w:hAnsi="Times New Roman"/>
                                  <w:i w:val="0"/>
                                  <w:iCs w:val="0"/>
                                  <w:color w:val="auto"/>
                                  <w:sz w:val="24"/>
                                  <w:szCs w:val="24"/>
                                  <w14:ligatures w14:val="standardContextual"/>
                                </w:rPr>
                                <w:t xml:space="preserve">mixed </w:t>
                              </w:r>
                              <w:r w:rsidRPr="004A0678">
                                <w:rPr>
                                  <w:rFonts w:ascii="Times New Roman" w:cs="Times New Roman" w:hAnsi="Times New Roman"/>
                                  <w:i w:val="0"/>
                                  <w:iCs w:val="0"/>
                                  <w:color w:val="auto"/>
                                  <w:sz w:val="24"/>
                                  <w:szCs w:val="24"/>
                                  <w14:ligatures w14:val="standardContextual"/>
                                </w:rPr>
                                <w:t>Ag-TiO</w:t>
                              </w:r>
                              <w:r w:rsidRPr="004A0678">
                                <w:rPr>
                                  <w:rFonts w:ascii="Times New Roman" w:cs="Times New Roman" w:hAnsi="Times New Roman"/>
                                  <w:i w:val="0"/>
                                  <w:iCs w:val="0"/>
                                  <w:color w:val="auto"/>
                                  <w:sz w:val="24"/>
                                  <w:szCs w:val="24"/>
                                  <w:vertAlign w:val="subscript"/>
                                  <w14:ligatures w14:val="standardContextual"/>
                                </w:rPr>
                                <w:t>2</w:t>
                              </w:r>
                              <w:r w:rsidRPr="004A0678">
                                <w:rPr>
                                  <w:rFonts w:ascii="Times New Roman" w:cs="Times New Roman" w:hAnsi="Times New Roman"/>
                                  <w:i w:val="0"/>
                                  <w:iCs w:val="0"/>
                                  <w:color w:val="auto"/>
                                  <w:sz w:val="24"/>
                                  <w:szCs w:val="24"/>
                                  <w14:ligatures w14:val="standardContextual"/>
                                </w:rPr>
                                <w:t xml:space="preserve"> nanobelts, (c) surface-coarsened TiO</w:t>
                              </w:r>
                              <w:r w:rsidRPr="004A0678">
                                <w:rPr>
                                  <w:rFonts w:ascii="Times New Roman" w:cs="Times New Roman" w:hAnsi="Times New Roman"/>
                                  <w:i w:val="0"/>
                                  <w:iCs w:val="0"/>
                                  <w:color w:val="auto"/>
                                  <w:sz w:val="24"/>
                                  <w:szCs w:val="24"/>
                                  <w:vertAlign w:val="subscript"/>
                                  <w14:ligatures w14:val="standardContextual"/>
                                </w:rPr>
                                <w:t>2</w:t>
                              </w:r>
                              <w:r w:rsidRPr="004A0678">
                                <w:rPr>
                                  <w:rFonts w:ascii="Times New Roman" w:cs="Times New Roman" w:hAnsi="Times New Roman"/>
                                  <w:i w:val="0"/>
                                  <w:iCs w:val="0"/>
                                  <w:color w:val="auto"/>
                                  <w:sz w:val="24"/>
                                  <w:szCs w:val="24"/>
                                  <w14:ligatures w14:val="standardContextual"/>
                                </w:rPr>
                                <w:t xml:space="preserve"> nanobelts, and (d) coarsened </w:t>
                              </w:r>
                              <w:r w:rsidR="006C2846">
                                <w:rPr>
                                  <w:rFonts w:ascii="Times New Roman" w:cs="Times New Roman" w:hAnsi="Times New Roman"/>
                                  <w:i w:val="0"/>
                                  <w:iCs w:val="0"/>
                                  <w:color w:val="auto"/>
                                  <w:sz w:val="24"/>
                                  <w:szCs w:val="24"/>
                                  <w14:ligatures w14:val="standardContextual"/>
                                </w:rPr>
                                <w:t xml:space="preserve">surface </w:t>
                              </w:r>
                              <w:r w:rsidRPr="004A0678">
                                <w:rPr>
                                  <w:rFonts w:ascii="Times New Roman" w:cs="Times New Roman" w:hAnsi="Times New Roman"/>
                                  <w:i w:val="0"/>
                                  <w:iCs w:val="0"/>
                                  <w:color w:val="auto"/>
                                  <w:sz w:val="24"/>
                                  <w:szCs w:val="24"/>
                                  <w14:ligatures w14:val="standardContextual"/>
                                </w:rPr>
                                <w:t>Ag-TiO</w:t>
                              </w:r>
                              <w:r w:rsidRPr="004A0678">
                                <w:rPr>
                                  <w:rFonts w:ascii="Times New Roman" w:cs="Times New Roman" w:hAnsi="Times New Roman"/>
                                  <w:i w:val="0"/>
                                  <w:iCs w:val="0"/>
                                  <w:color w:val="auto"/>
                                  <w:sz w:val="24"/>
                                  <w:szCs w:val="24"/>
                                  <w:vertAlign w:val="subscript"/>
                                  <w14:ligatures w14:val="standardContextual"/>
                                </w:rPr>
                                <w:t>2</w:t>
                              </w:r>
                              <w:r w:rsidRPr="004A0678">
                                <w:rPr>
                                  <w:rFonts w:ascii="Times New Roman" w:cs="Times New Roman" w:hAnsi="Times New Roman"/>
                                  <w:i w:val="0"/>
                                  <w:iCs w:val="0"/>
                                  <w:color w:val="auto"/>
                                  <w:sz w:val="24"/>
                                  <w:szCs w:val="24"/>
                                  <w14:ligatures w14:val="standardContextual"/>
                                </w:rPr>
                                <w:t xml:space="preserve"> nanobelts, to ethanol vapor of </w:t>
                              </w:r>
                              <w:r w:rsidR="00903B2B">
                                <w:rPr>
                                  <w:rFonts w:ascii="Times New Roman" w:cs="Times New Roman" w:hAnsi="Times New Roman"/>
                                  <w:i w:val="0"/>
                                  <w:iCs w:val="0"/>
                                  <w:color w:val="auto"/>
                                  <w:sz w:val="24"/>
                                  <w:szCs w:val="24"/>
                                  <w14:ligatures w14:val="standardContextual"/>
                                </w:rPr>
                                <w:t>various</w:t>
                              </w:r>
                              <w:r w:rsidRPr="004A0678">
                                <w:rPr>
                                  <w:rFonts w:ascii="Times New Roman" w:cs="Times New Roman" w:hAnsi="Times New Roman"/>
                                  <w:i w:val="0"/>
                                  <w:iCs w:val="0"/>
                                  <w:color w:val="auto"/>
                                  <w:sz w:val="24"/>
                                  <w:szCs w:val="24"/>
                                  <w14:ligatures w14:val="standardContextual"/>
                                </w:rPr>
                                <w:t xml:space="preserve"> concentrations; (e) mechanism</w:t>
                              </w:r>
                              <w:r w:rsidR="00903B2B">
                                <w:rPr>
                                  <w:rFonts w:ascii="Times New Roman" w:cs="Times New Roman" w:hAnsi="Times New Roman"/>
                                  <w:i w:val="0"/>
                                  <w:iCs w:val="0"/>
                                  <w:color w:val="auto"/>
                                  <w:sz w:val="24"/>
                                  <w:szCs w:val="24"/>
                                  <w14:ligatures w14:val="standardContextual"/>
                                </w:rPr>
                                <w:t xml:space="preserve"> of sensing</w:t>
                              </w:r>
                              <w:r w:rsidRPr="004A0678">
                                <w:rPr>
                                  <w:rFonts w:ascii="Times New Roman" w:cs="Times New Roman" w:hAnsi="Times New Roman"/>
                                  <w:i w:val="0"/>
                                  <w:iCs w:val="0"/>
                                  <w:color w:val="auto"/>
                                  <w:sz w:val="24"/>
                                  <w:szCs w:val="24"/>
                                  <w14:ligatures w14:val="standardContextual"/>
                                </w:rPr>
                                <w:t xml:space="preserve"> of Ag-TiO</w:t>
                              </w:r>
                              <w:r w:rsidRPr="004A0678">
                                <w:rPr>
                                  <w:rFonts w:ascii="Times New Roman" w:cs="Times New Roman" w:hAnsi="Times New Roman"/>
                                  <w:i w:val="0"/>
                                  <w:iCs w:val="0"/>
                                  <w:color w:val="auto"/>
                                  <w:sz w:val="24"/>
                                  <w:szCs w:val="24"/>
                                  <w:vertAlign w:val="subscript"/>
                                  <w14:ligatures w14:val="standardContextual"/>
                                </w:rPr>
                                <w:t>2</w:t>
                              </w:r>
                              <w:r w:rsidRPr="004A0678">
                                <w:rPr>
                                  <w:rFonts w:ascii="Times New Roman" w:cs="Times New Roman" w:hAnsi="Times New Roman"/>
                                  <w:i w:val="0"/>
                                  <w:iCs w:val="0"/>
                                  <w:color w:val="auto"/>
                                  <w:sz w:val="24"/>
                                  <w:szCs w:val="24"/>
                                  <w14:ligatures w14:val="standardContextual"/>
                                </w:rPr>
                                <w:t xml:space="preserve"> nanobelts to ethanol. </w:t>
                              </w:r>
                              <w:r w:rsidRPr="004A0678">
                                <w:rPr>
                                  <w:rFonts w:ascii="Times New Roman" w:cs="Times New Roman" w:hAnsi="Times New Roman"/>
                                  <w:i w:val="0"/>
                                  <w:iCs w:val="0"/>
                                  <w:color w:val="auto"/>
                                  <w:sz w:val="24"/>
                                  <w:szCs w:val="24"/>
                                </w:rPr>
                                <w:t>Reproduced with permission from ref.5</w:t>
                              </w:r>
                              <w:r>
                                <w:rPr>
                                  <w:rFonts w:ascii="Times New Roman" w:cs="Times New Roman" w:hAnsi="Times New Roman"/>
                                  <w:i w:val="0"/>
                                  <w:iCs w:val="0"/>
                                  <w:color w:val="auto"/>
                                  <w:sz w:val="24"/>
                                  <w:szCs w:val="24"/>
                                </w:rPr>
                                <w:t>9</w:t>
                              </w:r>
                              <w:r w:rsidRPr="004A0678">
                                <w:rPr>
                                  <w:rFonts w:ascii="Times New Roman" w:cs="Times New Roman" w:hAnsi="Times New Roman"/>
                                  <w:i w:val="0"/>
                                  <w:iCs w:val="0"/>
                                  <w:color w:val="auto"/>
                                  <w:sz w:val="24"/>
                                  <w:szCs w:val="24"/>
                                </w:rPr>
                                <w:t>)</w:t>
                              </w:r>
                            </w:p>
                          </w:txbxContent>
                        </wps:txbx>
                        <wps:bodyPr anchor="t" anchorCtr="0" bIns="0" compatLnSpc="1" forceAA="0" fromWordArt="0" horzOverflow="overflow" lIns="0" numCol="1" rIns="0" rot="0" rtlCol="0" spcCol="0" spcFirstLastPara="0" tIns="0" vert="horz" vertOverflow="overflow" wrap="square">
                          <a:prstTxWarp prst="textNoShape">
                            <a:avLst/>
                          </a:prstTxWarp>
                          <a:spAutoFit/>
                        </wps:bodyPr>
                      </wps:wsp>
                    </wpg:wgp>
                  </a:graphicData>
                </a:graphic>
              </wp:anchor>
            </w:drawing>
          </mc:Choice>
        </mc:AlternateContent>
      </w:r>
      <w:r w:rsidR="00C0491A" w:rsidRPr="00C0491A">
        <w:rPr>
          <w:rFonts w:cs="Times New Roman"/>
          <w:szCs w:val="24"/>
        </w:rPr>
        <w:t>activity.</w:t>
      </w:r>
    </w:p>
    <w:p w14:paraId="6C3CC820" w14:textId="7796D0E8" w:rsidP="00795698" w:rsidR="001C324E" w:rsidRDefault="00795698" w:rsidRPr="00795698">
      <w:pPr>
        <w:pStyle w:val="Heading3"/>
        <w:rPr>
          <w:rFonts w:ascii="Times New Roman" w:cs="Times New Roman" w:hAnsi="Times New Roman"/>
          <w:b/>
          <w:bCs/>
          <w:color w:val="auto"/>
        </w:rPr>
      </w:pPr>
      <w:r w:rsidRPr="00795698">
        <w:rPr>
          <w:rFonts w:ascii="Times New Roman" w:cs="Times New Roman" w:hAnsi="Times New Roman"/>
          <w:b/>
          <w:bCs/>
          <w:color w:val="auto"/>
        </w:rPr>
        <w:t>5.3 Nanostructured in</w:t>
      </w:r>
      <w:r w:rsidR="00DC3268">
        <w:rPr>
          <w:rFonts w:ascii="Times New Roman" w:cs="Times New Roman" w:hAnsi="Times New Roman"/>
          <w:b/>
          <w:bCs/>
          <w:color w:val="auto"/>
        </w:rPr>
        <w:t xml:space="preserve"> optoelectronics applications</w:t>
      </w:r>
    </w:p>
    <w:p w14:paraId="386F446D" w14:textId="17EF9D3E" w:rsidP="00795698" w:rsidR="001F586E" w:rsidRDefault="001C324E">
      <w:pPr>
        <w:spacing w:after="160" w:line="480" w:lineRule="auto"/>
      </w:pPr>
      <w:r>
        <w:t xml:space="preserve">Nanostructured materials play a pivotal role in optoelectronic devices such as light-emitting diodes (LEDs), photodetectors, and displays. </w:t>
      </w:r>
      <w:r w:rsidR="00706379" w:rsidRPr="00706379">
        <w:t>Over the past decades, the focus of electronics advancement has shifted from one-dimensional nanomaterials, specifically carbon nanotubes (CNTs) and silicon nanowires, to ultrathin two-dimensional (2D) nanomaterials, following the breakthrough discovery of graphene.</w:t>
      </w:r>
      <w:r w:rsidR="006D5DDA">
        <w:fldChar w:fldCharType="begin" w:fldLock="1"/>
      </w:r>
      <w:r w:rsidR="0084527E">
        <w:instrText>ADDIN CSL_CITATION {"citationItems":[{"id":"ITEM-1","itemData":{"ISSN":"0034-4885","author":[{"dropping-particle":"","family":"Anantram","given":"M P","non-dropping-particle":"","parse-names":false,"suffix":""},{"dropping-particle":"","family":"Leonard","given":"F","non-dropping-particle":"","parse-names":false,"suffix":""}],"container-title":"Reports on progress in physics","id":"ITEM-1","issue":"3","issued":{"date-parts":[["2006"]]},"page":"507","publisher":"IOP Publishing","title":"Physics of carbon nanotube electronic devices","type":"article-journal","volume":"69"},"uris":["http://www.mendeley.com/documents/?uuid=e242c86d-1d1b-4626-be3d-7083cc11a25c"]}],"mendeley":{"formattedCitation":"(Anantram et al., 2006)","plainTextFormattedCitation":"(Anantram et al., 2006)","previouslyFormattedCitation":"&lt;sup&gt;61&lt;/sup&gt;"},"properties":{"noteIndex":0},"schema":"https://github.com/citation-style-language/schema/raw/master/csl-citation.json"}</w:instrText>
      </w:r>
      <w:r w:rsidR="006D5DDA">
        <w:fldChar w:fldCharType="separate"/>
      </w:r>
      <w:r w:rsidR="0084527E" w:rsidRPr="0084527E">
        <w:rPr>
          <w:noProof/>
        </w:rPr>
        <w:t>(Anantram et al., 2006)</w:t>
      </w:r>
      <w:r w:rsidR="006D5DDA">
        <w:fldChar w:fldCharType="end"/>
      </w:r>
      <w:r w:rsidR="00706379" w:rsidRPr="00706379">
        <w:t xml:space="preserve"> These materials, including graphene and other ultrathin 2D semiconducting nanomaterials like transition metal dichalcogenides (TMDs) and black phosphorus (BP) nanosheets, have become central to the pursuit of a new generation of electronics.</w:t>
      </w:r>
      <w:r w:rsidR="006D5DDA">
        <w:fldChar w:fldCharType="begin" w:fldLock="1"/>
      </w:r>
      <w:r w:rsidR="0084527E">
        <w:instrText>ADDIN CSL_CITATION {"citationItems":[{"id":"ITEM-1","itemData":{"ISSN":"0935-9648","author":[{"dropping-particle":"","family":"Schmidt","given":"Volker","non-dropping-particle":"","parse-names":false,"suffix":""},{"dropping-particle":"V","family":"Wittemann","given":"Joerg","non-dropping-particle":"","parse-names":false,"suffix":""},{"dropping-particle":"","family":"Senz","given":"Stephan","non-dropping-particle":"","parse-names":false,"suffix":""},{"dropping-particle":"","family":"Gösele","given":"Ulrich","non-dropping-particle":"","parse-names":false,"suffix":""}],"container-title":"Advanced Materials","id":"ITEM-1","issue":"25-26","issued":{"date-parts":[["2009"]]},"page":"2681-2702","publisher":"Wiley Online Library","title":"Silicon nanowires: a review on aspects of their growth and their electrical properties","type":"article-journal","volume":"21"},"uris":["http://www.mendeley.com/documents/?uuid=7cbb9e7b-33ca-4df9-9acb-1a272e81380d"]},{"id":"ITEM-2","itemData":{"ISSN":"0034-4885","author":[{"dropping-particle":"","family":"Anantram","given":"M P","non-dropping-particle":"","parse-names":false,"suffix":""},{"dropping-particle":"","family":"Leonard","given":"F","non-dropping-particle":"","parse-names":false,"suffix":""}],"container-title":"Reports on progress in physics","id":"ITEM-2","issue":"3","issued":{"date-parts":[["2006"]]},"page":"507","publisher":"IOP Publishing","title":"Physics of carbon nanotube electronic devices","type":"article-journal","volume":"69"},"uris":["http://www.mendeley.com/documents/?uuid=e242c86d-1d1b-4626-be3d-7083cc11a25c"]}],"mendeley":{"formattedCitation":"(Anantram et al., 2006; Schmidt et al., 2009)","plainTextFormattedCitation":"(Anantram et al., 2006; Schmidt et al., 2009)","previouslyFormattedCitation":"&lt;sup&gt;61,62&lt;/sup&gt;"},"properties":{"noteIndex":0},"schema":"https://github.com/citation-style-language/schema/raw/master/csl-citation.json"}</w:instrText>
      </w:r>
      <w:r w:rsidR="006D5DDA">
        <w:fldChar w:fldCharType="separate"/>
      </w:r>
      <w:r w:rsidR="0084527E" w:rsidRPr="0084527E">
        <w:rPr>
          <w:noProof/>
        </w:rPr>
        <w:t>(Anantram et al., 2006; Schmidt et al., 2009)</w:t>
      </w:r>
      <w:r w:rsidR="006D5DDA">
        <w:fldChar w:fldCharType="end"/>
      </w:r>
      <w:r w:rsidR="00706379" w:rsidRPr="00706379">
        <w:t xml:space="preserve"> While graphene exhibits ultrahigh electron mobility, its lack of a bandgap hampers its electronic applications. In contrast, emerging 2D semiconducting materials like TMDs and BP nanosheets </w:t>
      </w:r>
      <w:r w:rsidR="00706379" w:rsidRPr="00706379">
        <w:lastRenderedPageBreak/>
        <w:t>offer solutions due to their relatively high carrier mobility and tunable band structures.</w:t>
      </w:r>
      <w:r w:rsidR="006D5DDA">
        <w:fldChar w:fldCharType="begin" w:fldLock="1"/>
      </w:r>
      <w:r w:rsidR="0084527E">
        <w:instrText>ADDIN CSL_CITATION {"citationItems":[{"id":"ITEM-1","itemData":{"ISSN":"1748-3387","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publisher":"Nature Publishing Group UK London","title":"Electronics based on two-dimensional materials","type":"article-journal","volume":"9"},"uris":["http://www.mendeley.com/documents/?uuid=575b1f79-7999-4f33-ad2a-ef7990d3d05d"]}],"mendeley":{"formattedCitation":"(Fiori et al., 2014)","plainTextFormattedCitation":"(Fiori et al., 2014)","previouslyFormattedCitation":"&lt;sup&gt;63&lt;/sup&gt;"},"properties":{"noteIndex":0},"schema":"https://github.com/citation-style-language/schema/raw/master/csl-citation.json"}</w:instrText>
      </w:r>
      <w:r w:rsidR="006D5DDA">
        <w:fldChar w:fldCharType="separate"/>
      </w:r>
      <w:r w:rsidR="0084527E" w:rsidRPr="0084527E">
        <w:rPr>
          <w:noProof/>
        </w:rPr>
        <w:t>(Fiori et al., 2014)</w:t>
      </w:r>
      <w:r w:rsidR="006D5DDA">
        <w:fldChar w:fldCharType="end"/>
      </w:r>
      <w:r w:rsidR="00706379" w:rsidRPr="00706379">
        <w:t xml:space="preserve"> These ultrathin 2D semiconductors, with their single- to few-layer thickness, have gained significant attention in </w:t>
      </w:r>
      <w:r w:rsidR="00706379">
        <w:t>nano</w:t>
      </w:r>
      <w:r w:rsidR="00706379" w:rsidRPr="00706379">
        <w:t>electronic research due to their fascinating mechanical and electronic attributes.</w:t>
      </w:r>
      <w:r w:rsidR="006D5DDA">
        <w:fldChar w:fldCharType="begin" w:fldLock="1"/>
      </w:r>
      <w:r w:rsidR="0084527E">
        <w:instrText>ADDIN CSL_CITATION {"citationItems":[{"id":"ITEM-1","itemData":{"ISSN":"1748-3387","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publisher":"Nature Publishing Group UK London","title":"Electronics based on two-dimensional materials","type":"article-journal","volume":"9"},"uris":["http://www.mendeley.com/documents/?uuid=575b1f79-7999-4f33-ad2a-ef7990d3d05d"]},{"id":"ITEM-2","itemData":{"author":[{"dropping-particle":"","family":"Lee","given":"Seunghyun","non-dropping-particle":"","parse-names":false,"suffix":""},{"dropping-particle":"","family":"Zhong","given":"Zhaohui","non-dropping-particle":"","parse-names":false,"suffix":""}],"container-title":"Nanoscale","id":"ITEM-2","issue":"22","issued":{"date-parts":[["2014"]]},"page":"13283-13300","publisher":"Royal Society of Chemistry","title":"Nanoelectronic circuits based on two-dimensional atomic layer crystals","type":"article-journal","volume":"6"},"uris":["http://www.mendeley.com/documents/?uuid=5da4a5ba-0794-4c32-8ab2-c23145100a93"]}],"mendeley":{"formattedCitation":"(Fiori et al., 2014; Lee et al., 2014)","plainTextFormattedCitation":"(Fiori et al., 2014; Lee et al., 2014)","previouslyFormattedCitation":"&lt;sup&gt;63,64&lt;/sup&gt;"},"properties":{"noteIndex":0},"schema":"https://github.com/citation-style-language/schema/raw/master/csl-citation.json"}</w:instrText>
      </w:r>
      <w:r w:rsidR="006D5DDA">
        <w:fldChar w:fldCharType="separate"/>
      </w:r>
      <w:r w:rsidR="0084527E" w:rsidRPr="0084527E">
        <w:rPr>
          <w:noProof/>
        </w:rPr>
        <w:t>(Fiori et al., 2014; Lee et al., 2014)</w:t>
      </w:r>
      <w:r w:rsidR="006D5DDA">
        <w:fldChar w:fldCharType="end"/>
      </w:r>
      <w:r w:rsidR="00706379" w:rsidRPr="00706379">
        <w:t xml:space="preserve"> Their thin nature provides resistance against short-channel effects and offers flexibility. Furthermore, the absence of dangling bonds on the surfaces of layered 2D nanomaterials mitigates surface scattering effects. As a result of these distinctive features, a variety of 2D semiconductors have been thoroughly explored across various electronic and optoelectronic applications.</w:t>
      </w:r>
    </w:p>
    <w:p w14:paraId="63706C67" w14:textId="6B412E4B" w:rsidP="006D5DDA" w:rsidR="006D5DDA" w:rsidRDefault="006D5DDA" w:rsidRPr="006D5DDA">
      <w:pPr>
        <w:pStyle w:val="Heading2"/>
        <w:rPr>
          <w:rFonts w:ascii="Times New Roman" w:cs="Times New Roman" w:hAnsi="Times New Roman"/>
          <w:b/>
          <w:bCs/>
          <w:color w:val="auto"/>
          <w:sz w:val="28"/>
          <w:szCs w:val="28"/>
        </w:rPr>
      </w:pPr>
      <w:r w:rsidRPr="006D5DDA">
        <w:rPr>
          <w:rFonts w:ascii="Times New Roman" w:cs="Times New Roman" w:hAnsi="Times New Roman"/>
          <w:b/>
          <w:bCs/>
          <w:color w:val="auto"/>
          <w:sz w:val="28"/>
          <w:szCs w:val="28"/>
        </w:rPr>
        <w:t>6 Conclusions</w:t>
      </w:r>
    </w:p>
    <w:p w14:paraId="2F0D1A37" w14:textId="60C7B5BD" w:rsidP="00795698" w:rsidR="001F586E" w:rsidRDefault="00160724">
      <w:pPr>
        <w:spacing w:after="160" w:line="480" w:lineRule="auto"/>
      </w:pPr>
      <w:r w:rsidRPr="00160724">
        <w:rPr>
          <w:rFonts w:cs="Times New Roman"/>
          <w:szCs w:val="24"/>
        </w:rPr>
        <w:t>This chapter delves into the synthesis</w:t>
      </w:r>
      <w:r>
        <w:rPr>
          <w:rFonts w:cs="Times New Roman"/>
          <w:szCs w:val="24"/>
        </w:rPr>
        <w:t xml:space="preserve">, properties, </w:t>
      </w:r>
      <w:r w:rsidRPr="00160724">
        <w:rPr>
          <w:rFonts w:cs="Times New Roman"/>
          <w:szCs w:val="24"/>
        </w:rPr>
        <w:t xml:space="preserve">and applications of various 1D and 2D nanostructures based on diverse materials like gold, iron, </w:t>
      </w:r>
      <w:r>
        <w:rPr>
          <w:rFonts w:cs="Times New Roman"/>
          <w:szCs w:val="24"/>
        </w:rPr>
        <w:t xml:space="preserve">titanium, </w:t>
      </w:r>
      <w:r w:rsidRPr="00160724">
        <w:rPr>
          <w:rFonts w:cs="Times New Roman"/>
          <w:szCs w:val="24"/>
        </w:rPr>
        <w:t xml:space="preserve">and copper. Synthesis protocols, </w:t>
      </w:r>
      <w:r>
        <w:rPr>
          <w:rFonts w:cs="Times New Roman"/>
          <w:szCs w:val="24"/>
        </w:rPr>
        <w:t>characterization</w:t>
      </w:r>
      <w:r w:rsidRPr="00160724">
        <w:rPr>
          <w:rFonts w:cs="Times New Roman"/>
          <w:szCs w:val="24"/>
        </w:rPr>
        <w:t xml:space="preserve"> techniques,</w:t>
      </w:r>
      <w:r w:rsidR="00DE29DF">
        <w:rPr>
          <w:rFonts w:cs="Times New Roman"/>
          <w:szCs w:val="24"/>
        </w:rPr>
        <w:t xml:space="preserve"> different shapes and morphology,</w:t>
      </w:r>
      <w:r w:rsidRPr="00160724">
        <w:rPr>
          <w:rFonts w:cs="Times New Roman"/>
          <w:szCs w:val="24"/>
        </w:rPr>
        <w:t xml:space="preserve"> and key applications are discussed, providing valuable insights into the dynamic world of nanomaterials.</w:t>
      </w:r>
      <w:r>
        <w:t xml:space="preserve"> The diverse applications discussed here underscore the pivotal role of nanostructure materials in shaping the landscape of technology across various domains. These materials have become indispensable building blocks for innovative devices, promoting advancement in energy storage, sensing, and optoelectronics. As research and development in nanostructure materials continue to evolve, they hold the promise of even greater breakthroughs and transformative contribution to future technologies.</w:t>
      </w:r>
    </w:p>
    <w:p w14:paraId="2BFD7A1A" w14:textId="10E77D8F" w:rsidP="00706379" w:rsidR="001C324E" w:rsidRDefault="001C324E" w:rsidRPr="00706379">
      <w:pPr>
        <w:spacing w:after="160" w:line="259" w:lineRule="auto"/>
        <w:rPr>
          <w:rFonts w:cs="Times New Roman"/>
          <w:szCs w:val="24"/>
        </w:rPr>
      </w:pPr>
      <w:r w:rsidRPr="00706379">
        <w:rPr>
          <w:rFonts w:cs="Times New Roman"/>
          <w:szCs w:val="24"/>
        </w:rPr>
        <w:br w:type="page"/>
      </w:r>
    </w:p>
    <w:p w14:paraId="006FC079" w14:textId="0F2436E8" w:rsidP="00B1414C" w:rsidR="0092211B" w:rsidRDefault="0092211B" w:rsidRPr="00FA5925">
      <w:pPr>
        <w:autoSpaceDE w:val="0"/>
        <w:autoSpaceDN w:val="0"/>
        <w:adjustRightInd w:val="0"/>
        <w:spacing w:after="0" w:line="480" w:lineRule="auto"/>
        <w:rPr>
          <w:rFonts w:cs="Times New Roman"/>
          <w:b/>
          <w:bCs/>
          <w:szCs w:val="24"/>
        </w:rPr>
      </w:pPr>
      <w:r w:rsidRPr="00FA5925">
        <w:rPr>
          <w:rFonts w:cs="Times New Roman"/>
          <w:b/>
          <w:bCs/>
          <w:szCs w:val="24"/>
        </w:rPr>
        <w:lastRenderedPageBreak/>
        <w:t>References</w:t>
      </w:r>
    </w:p>
    <w:p w14:paraId="5F44E647" w14:textId="5FFD9A2B" w:rsidP="0084527E" w:rsidR="0084527E" w:rsidRDefault="0092211B" w:rsidRPr="0084527E">
      <w:pPr>
        <w:widowControl w:val="0"/>
        <w:autoSpaceDE w:val="0"/>
        <w:autoSpaceDN w:val="0"/>
        <w:adjustRightInd w:val="0"/>
        <w:spacing w:after="0" w:line="480" w:lineRule="auto"/>
        <w:ind w:hanging="480" w:left="480"/>
        <w:rPr>
          <w:rFonts w:cs="Times New Roman"/>
          <w:noProof/>
          <w:szCs w:val="24"/>
        </w:rPr>
      </w:pPr>
      <w:r w:rsidRPr="00FA5925">
        <w:rPr>
          <w:rFonts w:cs="Times New Roman"/>
          <w:szCs w:val="24"/>
        </w:rPr>
        <w:fldChar w:fldCharType="begin" w:fldLock="1"/>
      </w:r>
      <w:r w:rsidRPr="00FA5925">
        <w:rPr>
          <w:rFonts w:cs="Times New Roman"/>
          <w:szCs w:val="24"/>
        </w:rPr>
        <w:instrText xml:space="preserve">ADDIN Mendeley Bibliography CSL_BIBLIOGRAPHY </w:instrText>
      </w:r>
      <w:r w:rsidRPr="00FA5925">
        <w:rPr>
          <w:rFonts w:cs="Times New Roman"/>
          <w:szCs w:val="24"/>
        </w:rPr>
        <w:fldChar w:fldCharType="separate"/>
      </w:r>
      <w:r w:rsidR="0084527E" w:rsidRPr="0084527E">
        <w:rPr>
          <w:rFonts w:cs="Times New Roman"/>
          <w:noProof/>
          <w:szCs w:val="24"/>
        </w:rPr>
        <w:t xml:space="preserve">Abdel-Karim, R., Reda, Y., &amp; Abdel-Fattah, A. (2020). Nanostructured materials-based nanosensors. </w:t>
      </w:r>
      <w:r w:rsidR="0084527E" w:rsidRPr="0084527E">
        <w:rPr>
          <w:rFonts w:cs="Times New Roman"/>
          <w:i/>
          <w:iCs/>
          <w:noProof/>
          <w:szCs w:val="24"/>
        </w:rPr>
        <w:t>Journal of The Electrochemical Society</w:t>
      </w:r>
      <w:r w:rsidR="0084527E" w:rsidRPr="0084527E">
        <w:rPr>
          <w:rFonts w:cs="Times New Roman"/>
          <w:noProof/>
          <w:szCs w:val="24"/>
        </w:rPr>
        <w:t xml:space="preserve">, </w:t>
      </w:r>
      <w:r w:rsidR="0084527E" w:rsidRPr="0084527E">
        <w:rPr>
          <w:rFonts w:cs="Times New Roman"/>
          <w:i/>
          <w:iCs/>
          <w:noProof/>
          <w:szCs w:val="24"/>
        </w:rPr>
        <w:t>167</w:t>
      </w:r>
      <w:r w:rsidR="0084527E" w:rsidRPr="0084527E">
        <w:rPr>
          <w:rFonts w:cs="Times New Roman"/>
          <w:noProof/>
          <w:szCs w:val="24"/>
        </w:rPr>
        <w:t>(3), 37554.</w:t>
      </w:r>
    </w:p>
    <w:p w14:paraId="714317FE"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Abuhabib, A. A., Mohammad, A. W., Hilal, N., Rahman, R. A., &amp; Shafie, A. H. (2012). Nanofiltration membrane modification by UV grafting for salt rejection and fouling resistance improvement for brackish water desalination. </w:t>
      </w:r>
      <w:r w:rsidRPr="0084527E">
        <w:rPr>
          <w:rFonts w:cs="Times New Roman"/>
          <w:i/>
          <w:iCs/>
          <w:noProof/>
          <w:szCs w:val="24"/>
        </w:rPr>
        <w:t>Desalination</w:t>
      </w:r>
      <w:r w:rsidRPr="0084527E">
        <w:rPr>
          <w:rFonts w:cs="Times New Roman"/>
          <w:noProof/>
          <w:szCs w:val="24"/>
        </w:rPr>
        <w:t xml:space="preserve">, </w:t>
      </w:r>
      <w:r w:rsidRPr="0084527E">
        <w:rPr>
          <w:rFonts w:cs="Times New Roman"/>
          <w:i/>
          <w:iCs/>
          <w:noProof/>
          <w:szCs w:val="24"/>
        </w:rPr>
        <w:t>295</w:t>
      </w:r>
      <w:r w:rsidRPr="0084527E">
        <w:rPr>
          <w:rFonts w:cs="Times New Roman"/>
          <w:noProof/>
          <w:szCs w:val="24"/>
        </w:rPr>
        <w:t>, 16–25. doi: https://doi.org/10.1016/j.desal.2012.03.020</w:t>
      </w:r>
    </w:p>
    <w:p w14:paraId="35FC623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Anantram, M. P., &amp; Leonard, F. (2006). Physics of carbon nanotube electronic devices. </w:t>
      </w:r>
      <w:r w:rsidRPr="0084527E">
        <w:rPr>
          <w:rFonts w:cs="Times New Roman"/>
          <w:i/>
          <w:iCs/>
          <w:noProof/>
          <w:szCs w:val="24"/>
        </w:rPr>
        <w:t>Reports on Progress in Physics</w:t>
      </w:r>
      <w:r w:rsidRPr="0084527E">
        <w:rPr>
          <w:rFonts w:cs="Times New Roman"/>
          <w:noProof/>
          <w:szCs w:val="24"/>
        </w:rPr>
        <w:t xml:space="preserve">, </w:t>
      </w:r>
      <w:r w:rsidRPr="0084527E">
        <w:rPr>
          <w:rFonts w:cs="Times New Roman"/>
          <w:i/>
          <w:iCs/>
          <w:noProof/>
          <w:szCs w:val="24"/>
        </w:rPr>
        <w:t>69</w:t>
      </w:r>
      <w:r w:rsidRPr="0084527E">
        <w:rPr>
          <w:rFonts w:cs="Times New Roman"/>
          <w:noProof/>
          <w:szCs w:val="24"/>
        </w:rPr>
        <w:t>(3), 507.</w:t>
      </w:r>
    </w:p>
    <w:p w14:paraId="2E4F891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Ayesh, A. I. (2016). Metal/metal-oxide nanoclusters for gas sensor applications. </w:t>
      </w:r>
      <w:r w:rsidRPr="0084527E">
        <w:rPr>
          <w:rFonts w:cs="Times New Roman"/>
          <w:i/>
          <w:iCs/>
          <w:noProof/>
          <w:szCs w:val="24"/>
        </w:rPr>
        <w:t>Journal of Nanomaterials</w:t>
      </w:r>
      <w:r w:rsidRPr="0084527E">
        <w:rPr>
          <w:rFonts w:cs="Times New Roman"/>
          <w:noProof/>
          <w:szCs w:val="24"/>
        </w:rPr>
        <w:t xml:space="preserve">, </w:t>
      </w:r>
      <w:r w:rsidRPr="0084527E">
        <w:rPr>
          <w:rFonts w:cs="Times New Roman"/>
          <w:i/>
          <w:iCs/>
          <w:noProof/>
          <w:szCs w:val="24"/>
        </w:rPr>
        <w:t>2016</w:t>
      </w:r>
      <w:r w:rsidRPr="0084527E">
        <w:rPr>
          <w:rFonts w:cs="Times New Roman"/>
          <w:noProof/>
          <w:szCs w:val="24"/>
        </w:rPr>
        <w:t>.</w:t>
      </w:r>
    </w:p>
    <w:p w14:paraId="3C4B9718"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Bellah, M. M., Christensen, S. M., &amp; Iqbal, S. M. (2012). Nanostructures for medical diagnostics. </w:t>
      </w:r>
      <w:r w:rsidRPr="0084527E">
        <w:rPr>
          <w:rFonts w:cs="Times New Roman"/>
          <w:i/>
          <w:iCs/>
          <w:noProof/>
          <w:szCs w:val="24"/>
        </w:rPr>
        <w:t>Journal of Nanomaterials</w:t>
      </w:r>
      <w:r w:rsidRPr="0084527E">
        <w:rPr>
          <w:rFonts w:cs="Times New Roman"/>
          <w:noProof/>
          <w:szCs w:val="24"/>
        </w:rPr>
        <w:t xml:space="preserve">, </w:t>
      </w:r>
      <w:r w:rsidRPr="0084527E">
        <w:rPr>
          <w:rFonts w:cs="Times New Roman"/>
          <w:i/>
          <w:iCs/>
          <w:noProof/>
          <w:szCs w:val="24"/>
        </w:rPr>
        <w:t>2012</w:t>
      </w:r>
      <w:r w:rsidRPr="0084527E">
        <w:rPr>
          <w:rFonts w:cs="Times New Roman"/>
          <w:noProof/>
          <w:szCs w:val="24"/>
        </w:rPr>
        <w:t>, 1–21.</w:t>
      </w:r>
    </w:p>
    <w:p w14:paraId="3AF035B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Biswas, A., Bayer, I. S., Biris, A. S., Wang, T., Dervishi, E., &amp; Faupel, F. (2012). Advances in top–down and bottom–up surface nanofabrication: Techniques, applications &amp; future prospects. </w:t>
      </w:r>
      <w:r w:rsidRPr="0084527E">
        <w:rPr>
          <w:rFonts w:cs="Times New Roman"/>
          <w:i/>
          <w:iCs/>
          <w:noProof/>
          <w:szCs w:val="24"/>
        </w:rPr>
        <w:t>Advances in Colloid and Interface Science</w:t>
      </w:r>
      <w:r w:rsidRPr="0084527E">
        <w:rPr>
          <w:rFonts w:cs="Times New Roman"/>
          <w:noProof/>
          <w:szCs w:val="24"/>
        </w:rPr>
        <w:t xml:space="preserve">, </w:t>
      </w:r>
      <w:r w:rsidRPr="0084527E">
        <w:rPr>
          <w:rFonts w:cs="Times New Roman"/>
          <w:i/>
          <w:iCs/>
          <w:noProof/>
          <w:szCs w:val="24"/>
        </w:rPr>
        <w:t>170</w:t>
      </w:r>
      <w:r w:rsidRPr="0084527E">
        <w:rPr>
          <w:rFonts w:cs="Times New Roman"/>
          <w:noProof/>
          <w:szCs w:val="24"/>
        </w:rPr>
        <w:t>(1–2), 2–27.</w:t>
      </w:r>
    </w:p>
    <w:p w14:paraId="2C4A21C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Chen, D., Feng, H., &amp; Li, J. (2012). </w:t>
      </w:r>
      <w:r w:rsidRPr="0084527E">
        <w:rPr>
          <w:rFonts w:cs="Times New Roman"/>
          <w:i/>
          <w:iCs/>
          <w:noProof/>
          <w:szCs w:val="24"/>
        </w:rPr>
        <w:t>Graphene Oxide : Preparation , Functionalization , and Electrochemical Applications</w:t>
      </w:r>
      <w:r w:rsidRPr="0084527E">
        <w:rPr>
          <w:rFonts w:cs="Times New Roman"/>
          <w:noProof/>
          <w:szCs w:val="24"/>
        </w:rPr>
        <w:t>.</w:t>
      </w:r>
    </w:p>
    <w:p w14:paraId="32FD7BEC"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Chhowalla, M., Shin, H. S., Eda, G., Li, L. J., Loh, K. P., &amp; Zhang, H. (2013). The chemistry of two-dimensional layered transition metal dichalcogenide nanosheets. </w:t>
      </w:r>
      <w:r w:rsidRPr="0084527E">
        <w:rPr>
          <w:rFonts w:cs="Times New Roman"/>
          <w:i/>
          <w:iCs/>
          <w:noProof/>
          <w:szCs w:val="24"/>
        </w:rPr>
        <w:t>Nature Chemistry</w:t>
      </w:r>
      <w:r w:rsidRPr="0084527E">
        <w:rPr>
          <w:rFonts w:cs="Times New Roman"/>
          <w:noProof/>
          <w:szCs w:val="24"/>
        </w:rPr>
        <w:t xml:space="preserve">, </w:t>
      </w:r>
      <w:r w:rsidRPr="0084527E">
        <w:rPr>
          <w:rFonts w:cs="Times New Roman"/>
          <w:i/>
          <w:iCs/>
          <w:noProof/>
          <w:szCs w:val="24"/>
        </w:rPr>
        <w:t>5</w:t>
      </w:r>
      <w:r w:rsidRPr="0084527E">
        <w:rPr>
          <w:rFonts w:cs="Times New Roman"/>
          <w:noProof/>
          <w:szCs w:val="24"/>
        </w:rPr>
        <w:t>(4), 263–275. doi: 10.1038/nchem.1589</w:t>
      </w:r>
    </w:p>
    <w:p w14:paraId="4187D6EA"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Chouchene, B., Chaabane, T. Ben, Mozet, K., Girot, E., Corbel, S., Balan, L., Medjahdi, G., &amp; Schneider, R. (2017). Porous Al-doped ZnO rods with selective adsorption properties. </w:t>
      </w:r>
      <w:r w:rsidRPr="0084527E">
        <w:rPr>
          <w:rFonts w:cs="Times New Roman"/>
          <w:i/>
          <w:iCs/>
          <w:noProof/>
          <w:szCs w:val="24"/>
        </w:rPr>
        <w:t>Applied Surface Science</w:t>
      </w:r>
      <w:r w:rsidRPr="0084527E">
        <w:rPr>
          <w:rFonts w:cs="Times New Roman"/>
          <w:noProof/>
          <w:szCs w:val="24"/>
        </w:rPr>
        <w:t xml:space="preserve">, </w:t>
      </w:r>
      <w:r w:rsidRPr="0084527E">
        <w:rPr>
          <w:rFonts w:cs="Times New Roman"/>
          <w:i/>
          <w:iCs/>
          <w:noProof/>
          <w:szCs w:val="24"/>
        </w:rPr>
        <w:t>409</w:t>
      </w:r>
      <w:r w:rsidRPr="0084527E">
        <w:rPr>
          <w:rFonts w:cs="Times New Roman"/>
          <w:noProof/>
          <w:szCs w:val="24"/>
        </w:rPr>
        <w:t>, 102–110.</w:t>
      </w:r>
    </w:p>
    <w:p w14:paraId="134CA21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Davydov, D. N., Sattari, P. A., AlMawlawi, D., Osika, A., Haslett, T. L., &amp; Moskovits, M. </w:t>
      </w:r>
      <w:r w:rsidRPr="0084527E">
        <w:rPr>
          <w:rFonts w:cs="Times New Roman"/>
          <w:noProof/>
          <w:szCs w:val="24"/>
        </w:rPr>
        <w:lastRenderedPageBreak/>
        <w:t xml:space="preserve">(1999). Field emitters based on porous aluminum oxide templates. </w:t>
      </w:r>
      <w:r w:rsidRPr="0084527E">
        <w:rPr>
          <w:rFonts w:cs="Times New Roman"/>
          <w:i/>
          <w:iCs/>
          <w:noProof/>
          <w:szCs w:val="24"/>
        </w:rPr>
        <w:t>Journal of Applied Physics</w:t>
      </w:r>
      <w:r w:rsidRPr="0084527E">
        <w:rPr>
          <w:rFonts w:cs="Times New Roman"/>
          <w:noProof/>
          <w:szCs w:val="24"/>
        </w:rPr>
        <w:t xml:space="preserve">, </w:t>
      </w:r>
      <w:r w:rsidRPr="0084527E">
        <w:rPr>
          <w:rFonts w:cs="Times New Roman"/>
          <w:i/>
          <w:iCs/>
          <w:noProof/>
          <w:szCs w:val="24"/>
        </w:rPr>
        <w:t>86</w:t>
      </w:r>
      <w:r w:rsidRPr="0084527E">
        <w:rPr>
          <w:rFonts w:cs="Times New Roman"/>
          <w:noProof/>
          <w:szCs w:val="24"/>
        </w:rPr>
        <w:t>(7), 3983–3987. doi: 10.1063/1.371317</w:t>
      </w:r>
    </w:p>
    <w:p w14:paraId="7DF3AA2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Duan, X., Huang, Y., Cui, Y., Wang, J., &amp; Lieber, C. M. (2001). Indium phosphide nanowires as building blocks for nanoscale electronic and optoelectronic devices. </w:t>
      </w:r>
      <w:r w:rsidRPr="0084527E">
        <w:rPr>
          <w:rFonts w:cs="Times New Roman"/>
          <w:i/>
          <w:iCs/>
          <w:noProof/>
          <w:szCs w:val="24"/>
        </w:rPr>
        <w:t>Nature</w:t>
      </w:r>
      <w:r w:rsidRPr="0084527E">
        <w:rPr>
          <w:rFonts w:cs="Times New Roman"/>
          <w:noProof/>
          <w:szCs w:val="24"/>
        </w:rPr>
        <w:t xml:space="preserve">, </w:t>
      </w:r>
      <w:r w:rsidRPr="0084527E">
        <w:rPr>
          <w:rFonts w:cs="Times New Roman"/>
          <w:i/>
          <w:iCs/>
          <w:noProof/>
          <w:szCs w:val="24"/>
        </w:rPr>
        <w:t>409</w:t>
      </w:r>
      <w:r w:rsidRPr="0084527E">
        <w:rPr>
          <w:rFonts w:cs="Times New Roman"/>
          <w:noProof/>
          <w:szCs w:val="24"/>
        </w:rPr>
        <w:t>(6816), 66–69. doi: 10.1038/35051047</w:t>
      </w:r>
    </w:p>
    <w:p w14:paraId="07D31A19"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Fiori, G., Bonaccorso, F., Iannaccone, G., Palacios, T., Neumaier, D., Seabaugh, A., Banerjee, S. K., &amp; Colombo, L. (2014). Electronics based on two-dimensional materials. </w:t>
      </w:r>
      <w:r w:rsidRPr="0084527E">
        <w:rPr>
          <w:rFonts w:cs="Times New Roman"/>
          <w:i/>
          <w:iCs/>
          <w:noProof/>
          <w:szCs w:val="24"/>
        </w:rPr>
        <w:t>Nature Nanotechnology</w:t>
      </w:r>
      <w:r w:rsidRPr="0084527E">
        <w:rPr>
          <w:rFonts w:cs="Times New Roman"/>
          <w:noProof/>
          <w:szCs w:val="24"/>
        </w:rPr>
        <w:t xml:space="preserve">, </w:t>
      </w:r>
      <w:r w:rsidRPr="0084527E">
        <w:rPr>
          <w:rFonts w:cs="Times New Roman"/>
          <w:i/>
          <w:iCs/>
          <w:noProof/>
          <w:szCs w:val="24"/>
        </w:rPr>
        <w:t>9</w:t>
      </w:r>
      <w:r w:rsidRPr="0084527E">
        <w:rPr>
          <w:rFonts w:cs="Times New Roman"/>
          <w:noProof/>
          <w:szCs w:val="24"/>
        </w:rPr>
        <w:t>(10), 768–779.</w:t>
      </w:r>
    </w:p>
    <w:p w14:paraId="489CDDAA"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Georgakilas, V., Otyepka, M., Bourlinos, A. B., Chandra, V., Kim, N., Kemp, K. C., Hobza, P., Zboril, R., &amp; Kim, K. S. (2012). </w:t>
      </w:r>
      <w:r w:rsidRPr="0084527E">
        <w:rPr>
          <w:rFonts w:cs="Times New Roman"/>
          <w:i/>
          <w:iCs/>
          <w:noProof/>
          <w:szCs w:val="24"/>
        </w:rPr>
        <w:t>Functionalization of Graphene : Covalent and Non-Covalent Approaches , Derivatives and Applications</w:t>
      </w:r>
      <w:r w:rsidRPr="0084527E">
        <w:rPr>
          <w:rFonts w:cs="Times New Roman"/>
          <w:noProof/>
          <w:szCs w:val="24"/>
        </w:rPr>
        <w:t>.</w:t>
      </w:r>
    </w:p>
    <w:p w14:paraId="44F09F85"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Hu, J., Odom, T. W., &amp; Lieber, C. M. (1999). Chemistry and Physics in One Dimension:  Synthesis and Properties of Nanowires and Nanotubes. </w:t>
      </w:r>
      <w:r w:rsidRPr="0084527E">
        <w:rPr>
          <w:rFonts w:cs="Times New Roman"/>
          <w:i/>
          <w:iCs/>
          <w:noProof/>
          <w:szCs w:val="24"/>
        </w:rPr>
        <w:t>Accounts of Chemical Research</w:t>
      </w:r>
      <w:r w:rsidRPr="0084527E">
        <w:rPr>
          <w:rFonts w:cs="Times New Roman"/>
          <w:noProof/>
          <w:szCs w:val="24"/>
        </w:rPr>
        <w:t xml:space="preserve">, </w:t>
      </w:r>
      <w:r w:rsidRPr="0084527E">
        <w:rPr>
          <w:rFonts w:cs="Times New Roman"/>
          <w:i/>
          <w:iCs/>
          <w:noProof/>
          <w:szCs w:val="24"/>
        </w:rPr>
        <w:t>32</w:t>
      </w:r>
      <w:r w:rsidRPr="0084527E">
        <w:rPr>
          <w:rFonts w:cs="Times New Roman"/>
          <w:noProof/>
          <w:szCs w:val="24"/>
        </w:rPr>
        <w:t>(5), 435–445. doi: 10.1021/ar9700365</w:t>
      </w:r>
    </w:p>
    <w:p w14:paraId="5E248635"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Hu, P., Du, G., Zhou, W., Cui, J., Lin, J., Liu, H., Liu, D., Wang, J., &amp; Chen, S. (2010). Enhancement of ethanol vapor sensing of TiO2 nanobelts by surface engineering. </w:t>
      </w:r>
      <w:r w:rsidRPr="0084527E">
        <w:rPr>
          <w:rFonts w:cs="Times New Roman"/>
          <w:i/>
          <w:iCs/>
          <w:noProof/>
          <w:szCs w:val="24"/>
        </w:rPr>
        <w:t>ACS Applied Materials &amp; Interfaces</w:t>
      </w:r>
      <w:r w:rsidRPr="0084527E">
        <w:rPr>
          <w:rFonts w:cs="Times New Roman"/>
          <w:noProof/>
          <w:szCs w:val="24"/>
        </w:rPr>
        <w:t xml:space="preserve">, </w:t>
      </w:r>
      <w:r w:rsidRPr="0084527E">
        <w:rPr>
          <w:rFonts w:cs="Times New Roman"/>
          <w:i/>
          <w:iCs/>
          <w:noProof/>
          <w:szCs w:val="24"/>
        </w:rPr>
        <w:t>2</w:t>
      </w:r>
      <w:r w:rsidRPr="0084527E">
        <w:rPr>
          <w:rFonts w:cs="Times New Roman"/>
          <w:noProof/>
          <w:szCs w:val="24"/>
        </w:rPr>
        <w:t>(11), 3263–3269.</w:t>
      </w:r>
    </w:p>
    <w:p w14:paraId="3A3D97BD"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Huang, Xiao, Tan, C., Yin, Z., &amp; Zhang, H. (2014). 25th anniversary article: Hybrid nanostructures based on two-dimensional nanomaterials. </w:t>
      </w:r>
      <w:r w:rsidRPr="0084527E">
        <w:rPr>
          <w:rFonts w:cs="Times New Roman"/>
          <w:i/>
          <w:iCs/>
          <w:noProof/>
          <w:szCs w:val="24"/>
        </w:rPr>
        <w:t>Advanced Materials</w:t>
      </w:r>
      <w:r w:rsidRPr="0084527E">
        <w:rPr>
          <w:rFonts w:cs="Times New Roman"/>
          <w:noProof/>
          <w:szCs w:val="24"/>
        </w:rPr>
        <w:t xml:space="preserve">, </w:t>
      </w:r>
      <w:r w:rsidRPr="0084527E">
        <w:rPr>
          <w:rFonts w:cs="Times New Roman"/>
          <w:i/>
          <w:iCs/>
          <w:noProof/>
          <w:szCs w:val="24"/>
        </w:rPr>
        <w:t>26</w:t>
      </w:r>
      <w:r w:rsidRPr="0084527E">
        <w:rPr>
          <w:rFonts w:cs="Times New Roman"/>
          <w:noProof/>
          <w:szCs w:val="24"/>
        </w:rPr>
        <w:t>(14), 2185–2204. doi: 10.1002/adma.201304964</w:t>
      </w:r>
    </w:p>
    <w:p w14:paraId="67F30A7F"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Huang, Xiaoqing, Tang, S., Mu, X., Dai, Y., Chen, G., Zhou, Z., Ruan, F., Yang, Z., &amp; Zheng, N. (2011). Freestanding palladium nanosheets with plasmonic and catalytic properties. </w:t>
      </w:r>
      <w:r w:rsidRPr="0084527E">
        <w:rPr>
          <w:rFonts w:cs="Times New Roman"/>
          <w:i/>
          <w:iCs/>
          <w:noProof/>
          <w:szCs w:val="24"/>
        </w:rPr>
        <w:t>Nature Nanotechnology</w:t>
      </w:r>
      <w:r w:rsidRPr="0084527E">
        <w:rPr>
          <w:rFonts w:cs="Times New Roman"/>
          <w:noProof/>
          <w:szCs w:val="24"/>
        </w:rPr>
        <w:t xml:space="preserve">, </w:t>
      </w:r>
      <w:r w:rsidRPr="0084527E">
        <w:rPr>
          <w:rFonts w:cs="Times New Roman"/>
          <w:i/>
          <w:iCs/>
          <w:noProof/>
          <w:szCs w:val="24"/>
        </w:rPr>
        <w:t>6</w:t>
      </w:r>
      <w:r w:rsidRPr="0084527E">
        <w:rPr>
          <w:rFonts w:cs="Times New Roman"/>
          <w:noProof/>
          <w:szCs w:val="24"/>
        </w:rPr>
        <w:t>(1), 28–32. doi: 10.1038/nnano.2010.235</w:t>
      </w:r>
    </w:p>
    <w:p w14:paraId="71E685FF"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Iijima, S. (1991). Helical microtubules of graphitic carbon. </w:t>
      </w:r>
      <w:r w:rsidRPr="0084527E">
        <w:rPr>
          <w:rFonts w:cs="Times New Roman"/>
          <w:i/>
          <w:iCs/>
          <w:noProof/>
          <w:szCs w:val="24"/>
        </w:rPr>
        <w:t>Nature</w:t>
      </w:r>
      <w:r w:rsidRPr="0084527E">
        <w:rPr>
          <w:rFonts w:cs="Times New Roman"/>
          <w:noProof/>
          <w:szCs w:val="24"/>
        </w:rPr>
        <w:t xml:space="preserve">, </w:t>
      </w:r>
      <w:r w:rsidRPr="0084527E">
        <w:rPr>
          <w:rFonts w:cs="Times New Roman"/>
          <w:i/>
          <w:iCs/>
          <w:noProof/>
          <w:szCs w:val="24"/>
        </w:rPr>
        <w:t>354</w:t>
      </w:r>
      <w:r w:rsidRPr="0084527E">
        <w:rPr>
          <w:rFonts w:cs="Times New Roman"/>
          <w:noProof/>
          <w:szCs w:val="24"/>
        </w:rPr>
        <w:t>(6348), 56–58. doi: 10.1038/354056a0</w:t>
      </w:r>
    </w:p>
    <w:p w14:paraId="33AF7C0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lastRenderedPageBreak/>
        <w:t xml:space="preserve">K. S. Novoselov, A. K. Geim, S. V. Morozov, D. Jiang, Y. Zhang, S. V. Dubonos, I. V. G. and A. A. F. (2016). </w:t>
      </w:r>
      <w:r w:rsidRPr="0084527E">
        <w:rPr>
          <w:rFonts w:cs="Times New Roman"/>
          <w:i/>
          <w:iCs/>
          <w:noProof/>
          <w:szCs w:val="24"/>
        </w:rPr>
        <w:t>Electric Field Effect in Atomically Thin Carbon Films</w:t>
      </w:r>
      <w:r w:rsidRPr="0084527E">
        <w:rPr>
          <w:rFonts w:cs="Times New Roman"/>
          <w:noProof/>
          <w:szCs w:val="24"/>
        </w:rPr>
        <w:t xml:space="preserve">. </w:t>
      </w:r>
      <w:r w:rsidRPr="0084527E">
        <w:rPr>
          <w:rFonts w:cs="Times New Roman"/>
          <w:i/>
          <w:iCs/>
          <w:noProof/>
          <w:szCs w:val="24"/>
        </w:rPr>
        <w:t>306</w:t>
      </w:r>
      <w:r w:rsidRPr="0084527E">
        <w:rPr>
          <w:rFonts w:cs="Times New Roman"/>
          <w:noProof/>
          <w:szCs w:val="24"/>
        </w:rPr>
        <w:t>(5696), 666–669.</w:t>
      </w:r>
    </w:p>
    <w:p w14:paraId="6E34E949"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Kokate, M., Garadkar, K., &amp; Gole, A. (2013). One pot synthesis of magnetite–silica nanocomposites: applications as tags, entrapment matrix and in water purification. </w:t>
      </w:r>
      <w:r w:rsidRPr="0084527E">
        <w:rPr>
          <w:rFonts w:cs="Times New Roman"/>
          <w:i/>
          <w:iCs/>
          <w:noProof/>
          <w:szCs w:val="24"/>
        </w:rPr>
        <w:t>Journal of Materials Chemistry A</w:t>
      </w:r>
      <w:r w:rsidRPr="0084527E">
        <w:rPr>
          <w:rFonts w:cs="Times New Roman"/>
          <w:noProof/>
          <w:szCs w:val="24"/>
        </w:rPr>
        <w:t xml:space="preserve">, </w:t>
      </w:r>
      <w:r w:rsidRPr="0084527E">
        <w:rPr>
          <w:rFonts w:cs="Times New Roman"/>
          <w:i/>
          <w:iCs/>
          <w:noProof/>
          <w:szCs w:val="24"/>
        </w:rPr>
        <w:t>1</w:t>
      </w:r>
      <w:r w:rsidRPr="0084527E">
        <w:rPr>
          <w:rFonts w:cs="Times New Roman"/>
          <w:noProof/>
          <w:szCs w:val="24"/>
        </w:rPr>
        <w:t>(6), 2022–2029.</w:t>
      </w:r>
    </w:p>
    <w:p w14:paraId="7EE674D3"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Koslowski, L. A. D., Nogueira, A. L., Licodiedoff, S., Comper, A. T., &amp; Folgueras, M. V. (2018). Silver nanoparticles impregnated with polyamide-66 to disinfect drinking water. </w:t>
      </w:r>
      <w:r w:rsidRPr="0084527E">
        <w:rPr>
          <w:rFonts w:cs="Times New Roman"/>
          <w:i/>
          <w:iCs/>
          <w:noProof/>
          <w:szCs w:val="24"/>
        </w:rPr>
        <w:t>Revista Ambiente &amp; Água</w:t>
      </w:r>
      <w:r w:rsidRPr="0084527E">
        <w:rPr>
          <w:rFonts w:cs="Times New Roman"/>
          <w:noProof/>
          <w:szCs w:val="24"/>
        </w:rPr>
        <w:t xml:space="preserve">, </w:t>
      </w:r>
      <w:r w:rsidRPr="0084527E">
        <w:rPr>
          <w:rFonts w:cs="Times New Roman"/>
          <w:i/>
          <w:iCs/>
          <w:noProof/>
          <w:szCs w:val="24"/>
        </w:rPr>
        <w:t>13</w:t>
      </w:r>
      <w:r w:rsidRPr="0084527E">
        <w:rPr>
          <w:rFonts w:cs="Times New Roman"/>
          <w:noProof/>
          <w:szCs w:val="24"/>
        </w:rPr>
        <w:t>, e1947.</w:t>
      </w:r>
    </w:p>
    <w:p w14:paraId="6A1CC4A7"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Lee, S., &amp; Zhong, Z. (2014). Nanoelectronic circuits based on two-dimensional atomic layer crystals. </w:t>
      </w:r>
      <w:r w:rsidRPr="0084527E">
        <w:rPr>
          <w:rFonts w:cs="Times New Roman"/>
          <w:i/>
          <w:iCs/>
          <w:noProof/>
          <w:szCs w:val="24"/>
        </w:rPr>
        <w:t>Nanoscale</w:t>
      </w:r>
      <w:r w:rsidRPr="0084527E">
        <w:rPr>
          <w:rFonts w:cs="Times New Roman"/>
          <w:noProof/>
          <w:szCs w:val="24"/>
        </w:rPr>
        <w:t xml:space="preserve">, </w:t>
      </w:r>
      <w:r w:rsidRPr="0084527E">
        <w:rPr>
          <w:rFonts w:cs="Times New Roman"/>
          <w:i/>
          <w:iCs/>
          <w:noProof/>
          <w:szCs w:val="24"/>
        </w:rPr>
        <w:t>6</w:t>
      </w:r>
      <w:r w:rsidRPr="0084527E">
        <w:rPr>
          <w:rFonts w:cs="Times New Roman"/>
          <w:noProof/>
          <w:szCs w:val="24"/>
        </w:rPr>
        <w:t>(22), 13283–13300.</w:t>
      </w:r>
    </w:p>
    <w:p w14:paraId="6CB11A33"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Li, Y., Yang, X.-Y., Feng, Y., Yuan, Z.-Y., &amp; Su, B.-L. (2012). One-Dimensional Metal Oxide Nanotubes, Nanowires, Nanoribbons, and Nanorods: Synthesis, Characterizations, Properties and Applications. </w:t>
      </w:r>
      <w:r w:rsidRPr="0084527E">
        <w:rPr>
          <w:rFonts w:cs="Times New Roman"/>
          <w:i/>
          <w:iCs/>
          <w:noProof/>
          <w:szCs w:val="24"/>
        </w:rPr>
        <w:t>Critical Reviews in Solid State and Materials Sciences</w:t>
      </w:r>
      <w:r w:rsidRPr="0084527E">
        <w:rPr>
          <w:rFonts w:cs="Times New Roman"/>
          <w:noProof/>
          <w:szCs w:val="24"/>
        </w:rPr>
        <w:t xml:space="preserve">, </w:t>
      </w:r>
      <w:r w:rsidRPr="0084527E">
        <w:rPr>
          <w:rFonts w:cs="Times New Roman"/>
          <w:i/>
          <w:iCs/>
          <w:noProof/>
          <w:szCs w:val="24"/>
        </w:rPr>
        <w:t>37</w:t>
      </w:r>
      <w:r w:rsidRPr="0084527E">
        <w:rPr>
          <w:rFonts w:cs="Times New Roman"/>
          <w:noProof/>
          <w:szCs w:val="24"/>
        </w:rPr>
        <w:t>(1), 1–74. doi: 10.1080/10408436.2011.606512</w:t>
      </w:r>
    </w:p>
    <w:p w14:paraId="61470711"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Liang, Y., &amp; Zhao, W. (2020). </w:t>
      </w:r>
      <w:r w:rsidRPr="0084527E">
        <w:rPr>
          <w:rFonts w:cs="Times New Roman"/>
          <w:i/>
          <w:iCs/>
          <w:noProof/>
          <w:szCs w:val="24"/>
        </w:rPr>
        <w:t>CrystEngComm</w:t>
      </w:r>
      <w:r w:rsidRPr="0084527E">
        <w:rPr>
          <w:rFonts w:cs="Times New Roman"/>
          <w:noProof/>
          <w:szCs w:val="24"/>
        </w:rPr>
        <w:t>. 7575–7589. doi: 10.1039/d0ce01036g</w:t>
      </w:r>
    </w:p>
    <w:p w14:paraId="7CE710C8"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Liu, J. L., &amp; Bashir, S. (2015). </w:t>
      </w:r>
      <w:r w:rsidRPr="0084527E">
        <w:rPr>
          <w:rFonts w:cs="Times New Roman"/>
          <w:i/>
          <w:iCs/>
          <w:noProof/>
          <w:szCs w:val="24"/>
        </w:rPr>
        <w:t>Advanced nanomaterials and their applications in renewable energy</w:t>
      </w:r>
      <w:r w:rsidRPr="0084527E">
        <w:rPr>
          <w:rFonts w:cs="Times New Roman"/>
          <w:noProof/>
          <w:szCs w:val="24"/>
        </w:rPr>
        <w:t>. Retrieved from https://books.google.co.in/books?hl=en&amp;lr=&amp;id=RumcBAAAQBAJ&amp;oi=fnd&amp;pg=PP1&amp;dq=S.+Bashir+and+J.+Liu,+“Chapter+2+-+Overviews+of+synthesis+of+nanomaterials,”+in+Advanced+Nanomaterials+and+their+Applications+in+Renewable+Energy,+J.+L.+Liu+and+S.+Bashir,+Eds.,+p</w:t>
      </w:r>
    </w:p>
    <w:p w14:paraId="477BC14A"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Liu, Q., Xue, Z., Jia, B., Liu, Q., Liu, K., Lin, Y., Liu, M., Li, Y., &amp; Li, G. (2020). </w:t>
      </w:r>
      <w:r w:rsidRPr="0084527E">
        <w:rPr>
          <w:rFonts w:cs="Times New Roman"/>
          <w:i/>
          <w:iCs/>
          <w:noProof/>
          <w:szCs w:val="24"/>
        </w:rPr>
        <w:t>Hierarchical Nanorods of MoS 2 / MoP Heterojunction for Efficient Electrocatalytic Hydrogen Evolution Reaction</w:t>
      </w:r>
      <w:r w:rsidRPr="0084527E">
        <w:rPr>
          <w:rFonts w:cs="Times New Roman"/>
          <w:noProof/>
          <w:szCs w:val="24"/>
        </w:rPr>
        <w:t xml:space="preserve">. </w:t>
      </w:r>
      <w:r w:rsidRPr="0084527E">
        <w:rPr>
          <w:rFonts w:cs="Times New Roman"/>
          <w:i/>
          <w:iCs/>
          <w:noProof/>
          <w:szCs w:val="24"/>
        </w:rPr>
        <w:t>2002482</w:t>
      </w:r>
      <w:r w:rsidRPr="0084527E">
        <w:rPr>
          <w:rFonts w:cs="Times New Roman"/>
          <w:noProof/>
          <w:szCs w:val="24"/>
        </w:rPr>
        <w:t>, 1–6. doi: 10.1002/smll.202002482</w:t>
      </w:r>
    </w:p>
    <w:p w14:paraId="71B31ECE"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lastRenderedPageBreak/>
        <w:t xml:space="preserve">Ma, Z., Zhao, D., Chang, Y., Xing, S., Wu, Y., &amp; Gao, Y. (2013). Synthesis of MnFe 2 O 4@ Mn–Co oxide core–shell nanoparticles and their excellent performance for heavy metal removal. </w:t>
      </w:r>
      <w:r w:rsidRPr="0084527E">
        <w:rPr>
          <w:rFonts w:cs="Times New Roman"/>
          <w:i/>
          <w:iCs/>
          <w:noProof/>
          <w:szCs w:val="24"/>
        </w:rPr>
        <w:t>Dalton Transactions</w:t>
      </w:r>
      <w:r w:rsidRPr="0084527E">
        <w:rPr>
          <w:rFonts w:cs="Times New Roman"/>
          <w:noProof/>
          <w:szCs w:val="24"/>
        </w:rPr>
        <w:t xml:space="preserve">, </w:t>
      </w:r>
      <w:r w:rsidRPr="0084527E">
        <w:rPr>
          <w:rFonts w:cs="Times New Roman"/>
          <w:i/>
          <w:iCs/>
          <w:noProof/>
          <w:szCs w:val="24"/>
        </w:rPr>
        <w:t>42</w:t>
      </w:r>
      <w:r w:rsidRPr="0084527E">
        <w:rPr>
          <w:rFonts w:cs="Times New Roman"/>
          <w:noProof/>
          <w:szCs w:val="24"/>
        </w:rPr>
        <w:t>(39), 14261–14267.</w:t>
      </w:r>
    </w:p>
    <w:p w14:paraId="7FB1A66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Moghadassi, A. R., Koranian, P., Hosseini, S. M., Askari, M., &amp; Madaeni, S. S. (2014). Surface modification of heterogeneous cation exchange membrane through simultaneous using polymerization of PAA and multi walled carbon nano tubes. </w:t>
      </w:r>
      <w:r w:rsidRPr="0084527E">
        <w:rPr>
          <w:rFonts w:cs="Times New Roman"/>
          <w:i/>
          <w:iCs/>
          <w:noProof/>
          <w:szCs w:val="24"/>
        </w:rPr>
        <w:t>Journal of Industrial and Engineering Chemistry</w:t>
      </w:r>
      <w:r w:rsidRPr="0084527E">
        <w:rPr>
          <w:rFonts w:cs="Times New Roman"/>
          <w:noProof/>
          <w:szCs w:val="24"/>
        </w:rPr>
        <w:t xml:space="preserve">, </w:t>
      </w:r>
      <w:r w:rsidRPr="0084527E">
        <w:rPr>
          <w:rFonts w:cs="Times New Roman"/>
          <w:i/>
          <w:iCs/>
          <w:noProof/>
          <w:szCs w:val="24"/>
        </w:rPr>
        <w:t>20</w:t>
      </w:r>
      <w:r w:rsidRPr="0084527E">
        <w:rPr>
          <w:rFonts w:cs="Times New Roman"/>
          <w:noProof/>
          <w:szCs w:val="24"/>
        </w:rPr>
        <w:t>(5), 2710–2718. doi: https://doi.org/10.1016/j.jiec.2013.10.059</w:t>
      </w:r>
    </w:p>
    <w:p w14:paraId="5D493759"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Niu, J., Wang, D., Qin, H., Xiong, X., Tan, P., Li, Y., Liu, R., Lu, X., Wu, J., Zhang, T., Ni, W., &amp; Jin, J. (2014). Novel polymer-free iridescent lamellar hydrogel for two-dimensional confined growth of ultrathin gold membranes. </w:t>
      </w:r>
      <w:r w:rsidRPr="0084527E">
        <w:rPr>
          <w:rFonts w:cs="Times New Roman"/>
          <w:i/>
          <w:iCs/>
          <w:noProof/>
          <w:szCs w:val="24"/>
        </w:rPr>
        <w:t>Nature Communications</w:t>
      </w:r>
      <w:r w:rsidRPr="0084527E">
        <w:rPr>
          <w:rFonts w:cs="Times New Roman"/>
          <w:noProof/>
          <w:szCs w:val="24"/>
        </w:rPr>
        <w:t xml:space="preserve">, </w:t>
      </w:r>
      <w:r w:rsidRPr="0084527E">
        <w:rPr>
          <w:rFonts w:cs="Times New Roman"/>
          <w:i/>
          <w:iCs/>
          <w:noProof/>
          <w:szCs w:val="24"/>
        </w:rPr>
        <w:t>5</w:t>
      </w:r>
      <w:r w:rsidRPr="0084527E">
        <w:rPr>
          <w:rFonts w:cs="Times New Roman"/>
          <w:noProof/>
          <w:szCs w:val="24"/>
        </w:rPr>
        <w:t>, 1–7. doi: 10.1038/ncomms4313</w:t>
      </w:r>
    </w:p>
    <w:p w14:paraId="5CDD3642"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Noah, N. M. (2020). Design and Synthesis of Nanostructured Materials for Sensor Applications. </w:t>
      </w:r>
      <w:r w:rsidRPr="0084527E">
        <w:rPr>
          <w:rFonts w:cs="Times New Roman"/>
          <w:i/>
          <w:iCs/>
          <w:noProof/>
          <w:szCs w:val="24"/>
        </w:rPr>
        <w:t>Journal of Nanomaterials</w:t>
      </w:r>
      <w:r w:rsidRPr="0084527E">
        <w:rPr>
          <w:rFonts w:cs="Times New Roman"/>
          <w:noProof/>
          <w:szCs w:val="24"/>
        </w:rPr>
        <w:t xml:space="preserve">, </w:t>
      </w:r>
      <w:r w:rsidRPr="0084527E">
        <w:rPr>
          <w:rFonts w:cs="Times New Roman"/>
          <w:i/>
          <w:iCs/>
          <w:noProof/>
          <w:szCs w:val="24"/>
        </w:rPr>
        <w:t>2020</w:t>
      </w:r>
      <w:r w:rsidRPr="0084527E">
        <w:rPr>
          <w:rFonts w:cs="Times New Roman"/>
          <w:noProof/>
          <w:szCs w:val="24"/>
        </w:rPr>
        <w:t>, 8855321. doi: 10.1155/2020/8855321</w:t>
      </w:r>
    </w:p>
    <w:p w14:paraId="2D77758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Pan, Z. W., Dai, Z. R., &amp; Wang, Z. L. (2001). Nanobelts of Semiconducting Oxides. </w:t>
      </w:r>
      <w:r w:rsidRPr="0084527E">
        <w:rPr>
          <w:rFonts w:cs="Times New Roman"/>
          <w:i/>
          <w:iCs/>
          <w:noProof/>
          <w:szCs w:val="24"/>
        </w:rPr>
        <w:t>Science</w:t>
      </w:r>
      <w:r w:rsidRPr="0084527E">
        <w:rPr>
          <w:rFonts w:cs="Times New Roman"/>
          <w:noProof/>
          <w:szCs w:val="24"/>
        </w:rPr>
        <w:t xml:space="preserve">, </w:t>
      </w:r>
      <w:r w:rsidRPr="0084527E">
        <w:rPr>
          <w:rFonts w:cs="Times New Roman"/>
          <w:i/>
          <w:iCs/>
          <w:noProof/>
          <w:szCs w:val="24"/>
        </w:rPr>
        <w:t>291</w:t>
      </w:r>
      <w:r w:rsidRPr="0084527E">
        <w:rPr>
          <w:rFonts w:cs="Times New Roman"/>
          <w:noProof/>
          <w:szCs w:val="24"/>
        </w:rPr>
        <w:t>(5510), 1947–1949. doi: 10.1126/science.1058120</w:t>
      </w:r>
    </w:p>
    <w:p w14:paraId="5AE4263D"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Panwar, V., Suhail, A., &amp; Lahiri, I. (2022). Large-Scale Applications of Triboelectric, Piezoelectric, and Pyroelectric Nanogenerators. In Nanogenerators (pp. 335–360). CRC Press.</w:t>
      </w:r>
    </w:p>
    <w:p w14:paraId="7D9BD177"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Puro, L., Mänttäri, M., Pihlajamäki, A., &amp; Nyström, M. (2006). Characterization of Modified Nanofiltration Membranes by Octanoic Acid Permeation and FTIR Analysis. </w:t>
      </w:r>
      <w:r w:rsidRPr="0084527E">
        <w:rPr>
          <w:rFonts w:cs="Times New Roman"/>
          <w:i/>
          <w:iCs/>
          <w:noProof/>
          <w:szCs w:val="24"/>
        </w:rPr>
        <w:t>Chemical Engineering Research and Design</w:t>
      </w:r>
      <w:r w:rsidRPr="0084527E">
        <w:rPr>
          <w:rFonts w:cs="Times New Roman"/>
          <w:noProof/>
          <w:szCs w:val="24"/>
        </w:rPr>
        <w:t xml:space="preserve">, </w:t>
      </w:r>
      <w:r w:rsidRPr="0084527E">
        <w:rPr>
          <w:rFonts w:cs="Times New Roman"/>
          <w:i/>
          <w:iCs/>
          <w:noProof/>
          <w:szCs w:val="24"/>
        </w:rPr>
        <w:t>84</w:t>
      </w:r>
      <w:r w:rsidRPr="0084527E">
        <w:rPr>
          <w:rFonts w:cs="Times New Roman"/>
          <w:noProof/>
          <w:szCs w:val="24"/>
        </w:rPr>
        <w:t>(2), 87–96. doi: https://doi.org/10.1205/cherd.04036</w:t>
      </w:r>
    </w:p>
    <w:p w14:paraId="5DBFC43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Rao, C. N. R., Matte, H. S. S. R., &amp; Maitra, U. (2013). </w:t>
      </w:r>
      <w:r w:rsidRPr="0084527E">
        <w:rPr>
          <w:rFonts w:cs="Times New Roman"/>
          <w:i/>
          <w:iCs/>
          <w:noProof/>
          <w:szCs w:val="24"/>
        </w:rPr>
        <w:t>Graphene Analogues of Inorganic Layered Materials Angewandte</w:t>
      </w:r>
      <w:r w:rsidRPr="0084527E">
        <w:rPr>
          <w:rFonts w:cs="Times New Roman"/>
          <w:noProof/>
          <w:szCs w:val="24"/>
        </w:rPr>
        <w:t>. 13162–13185. doi: 10.1002/anie.201301548</w:t>
      </w:r>
    </w:p>
    <w:p w14:paraId="20D7EAF8"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lastRenderedPageBreak/>
        <w:t xml:space="preserve">Rauf, S., Glidle, A., &amp; Cooper, J. M. (2009). Production of Quantum Dot Barcodes Using Biological Self‐Assembly. </w:t>
      </w:r>
      <w:r w:rsidRPr="0084527E">
        <w:rPr>
          <w:rFonts w:cs="Times New Roman"/>
          <w:i/>
          <w:iCs/>
          <w:noProof/>
          <w:szCs w:val="24"/>
        </w:rPr>
        <w:t>Advanced Materials</w:t>
      </w:r>
      <w:r w:rsidRPr="0084527E">
        <w:rPr>
          <w:rFonts w:cs="Times New Roman"/>
          <w:noProof/>
          <w:szCs w:val="24"/>
        </w:rPr>
        <w:t xml:space="preserve">, </w:t>
      </w:r>
      <w:r w:rsidRPr="0084527E">
        <w:rPr>
          <w:rFonts w:cs="Times New Roman"/>
          <w:i/>
          <w:iCs/>
          <w:noProof/>
          <w:szCs w:val="24"/>
        </w:rPr>
        <w:t>21</w:t>
      </w:r>
      <w:r w:rsidRPr="0084527E">
        <w:rPr>
          <w:rFonts w:cs="Times New Roman"/>
          <w:noProof/>
          <w:szCs w:val="24"/>
        </w:rPr>
        <w:t>(40), 4020–4024.</w:t>
      </w:r>
    </w:p>
    <w:p w14:paraId="165DF647"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Review, T. (2013). </w:t>
      </w:r>
      <w:r w:rsidRPr="0084527E">
        <w:rPr>
          <w:rFonts w:cs="Times New Roman"/>
          <w:i/>
          <w:iCs/>
          <w:noProof/>
          <w:szCs w:val="24"/>
        </w:rPr>
        <w:t>Chem Soc Rev with carbon nanotubes and graphene and their</w:t>
      </w:r>
      <w:r w:rsidRPr="0084527E">
        <w:rPr>
          <w:rFonts w:cs="Times New Roman"/>
          <w:noProof/>
          <w:szCs w:val="24"/>
        </w:rPr>
        <w:t>. 4532–4542. doi: 10.1039/c2cs35396b</w:t>
      </w:r>
    </w:p>
    <w:p w14:paraId="2DBDAE87"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Roth, W. J., Nachtigall, P., Morris, R. E., &amp; Jir, C. (2014). </w:t>
      </w:r>
      <w:r w:rsidRPr="0084527E">
        <w:rPr>
          <w:rFonts w:cs="Times New Roman"/>
          <w:i/>
          <w:iCs/>
          <w:noProof/>
          <w:szCs w:val="24"/>
        </w:rPr>
        <w:t>Two-Dimensional Zeolites : Current Status and Perspectives</w:t>
      </w:r>
      <w:r w:rsidRPr="0084527E">
        <w:rPr>
          <w:rFonts w:cs="Times New Roman"/>
          <w:noProof/>
          <w:szCs w:val="24"/>
        </w:rPr>
        <w:t>.</w:t>
      </w:r>
    </w:p>
    <w:p w14:paraId="60DD356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afarpour, M., Arefi-Oskoui, S., &amp; Khataee, A. (2020). A review on two-dimensional metal oxide and metal hydroxide nanosheets for modification of polymeric membranes. </w:t>
      </w:r>
      <w:r w:rsidRPr="0084527E">
        <w:rPr>
          <w:rFonts w:cs="Times New Roman"/>
          <w:i/>
          <w:iCs/>
          <w:noProof/>
          <w:szCs w:val="24"/>
        </w:rPr>
        <w:t>Journal of Industrial and Engineering Chemistry</w:t>
      </w:r>
      <w:r w:rsidRPr="0084527E">
        <w:rPr>
          <w:rFonts w:cs="Times New Roman"/>
          <w:noProof/>
          <w:szCs w:val="24"/>
        </w:rPr>
        <w:t xml:space="preserve">, </w:t>
      </w:r>
      <w:r w:rsidRPr="0084527E">
        <w:rPr>
          <w:rFonts w:cs="Times New Roman"/>
          <w:i/>
          <w:iCs/>
          <w:noProof/>
          <w:szCs w:val="24"/>
        </w:rPr>
        <w:t>82</w:t>
      </w:r>
      <w:r w:rsidRPr="0084527E">
        <w:rPr>
          <w:rFonts w:cs="Times New Roman"/>
          <w:noProof/>
          <w:szCs w:val="24"/>
        </w:rPr>
        <w:t>, 31–41. doi: https://doi.org/10.1016/j.jiec.2019.11.002</w:t>
      </w:r>
    </w:p>
    <w:p w14:paraId="215596E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aleh Ahammad, A. J., Lee, J.-J., &amp; Rahman, M. A. (2009). Electrochemical sensors based on carbon nanotubes. </w:t>
      </w:r>
      <w:r w:rsidRPr="0084527E">
        <w:rPr>
          <w:rFonts w:cs="Times New Roman"/>
          <w:i/>
          <w:iCs/>
          <w:noProof/>
          <w:szCs w:val="24"/>
        </w:rPr>
        <w:t>Sensors</w:t>
      </w:r>
      <w:r w:rsidRPr="0084527E">
        <w:rPr>
          <w:rFonts w:cs="Times New Roman"/>
          <w:noProof/>
          <w:szCs w:val="24"/>
        </w:rPr>
        <w:t xml:space="preserve">, </w:t>
      </w:r>
      <w:r w:rsidRPr="0084527E">
        <w:rPr>
          <w:rFonts w:cs="Times New Roman"/>
          <w:i/>
          <w:iCs/>
          <w:noProof/>
          <w:szCs w:val="24"/>
        </w:rPr>
        <w:t>9</w:t>
      </w:r>
      <w:r w:rsidRPr="0084527E">
        <w:rPr>
          <w:rFonts w:cs="Times New Roman"/>
          <w:noProof/>
          <w:szCs w:val="24"/>
        </w:rPr>
        <w:t>(4), 2289–2319.</w:t>
      </w:r>
    </w:p>
    <w:p w14:paraId="6B8A7BB2"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ani, H. A., Ahmad, M. B., Hussein, M. Z., Ibrahim, N. A., Musa, A., &amp; Saleh, T. A. (2017). Nanocomposite of ZnO with montmorillonite for removal of lead and copper ions from aqueous solutions. </w:t>
      </w:r>
      <w:r w:rsidRPr="0084527E">
        <w:rPr>
          <w:rFonts w:cs="Times New Roman"/>
          <w:i/>
          <w:iCs/>
          <w:noProof/>
          <w:szCs w:val="24"/>
        </w:rPr>
        <w:t>Process Safety and Environmental Protection</w:t>
      </w:r>
      <w:r w:rsidRPr="0084527E">
        <w:rPr>
          <w:rFonts w:cs="Times New Roman"/>
          <w:noProof/>
          <w:szCs w:val="24"/>
        </w:rPr>
        <w:t xml:space="preserve">, </w:t>
      </w:r>
      <w:r w:rsidRPr="0084527E">
        <w:rPr>
          <w:rFonts w:cs="Times New Roman"/>
          <w:i/>
          <w:iCs/>
          <w:noProof/>
          <w:szCs w:val="24"/>
        </w:rPr>
        <w:t>109</w:t>
      </w:r>
      <w:r w:rsidRPr="0084527E">
        <w:rPr>
          <w:rFonts w:cs="Times New Roman"/>
          <w:noProof/>
          <w:szCs w:val="24"/>
        </w:rPr>
        <w:t>, 97–105.</w:t>
      </w:r>
    </w:p>
    <w:p w14:paraId="3AB857D2"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chmidt, V., Wittemann, J. V, Senz, S., &amp; Gösele, U. (2009). Silicon nanowires: a review on aspects of their growth and their electrical properties. </w:t>
      </w:r>
      <w:r w:rsidRPr="0084527E">
        <w:rPr>
          <w:rFonts w:cs="Times New Roman"/>
          <w:i/>
          <w:iCs/>
          <w:noProof/>
          <w:szCs w:val="24"/>
        </w:rPr>
        <w:t>Advanced Materials</w:t>
      </w:r>
      <w:r w:rsidRPr="0084527E">
        <w:rPr>
          <w:rFonts w:cs="Times New Roman"/>
          <w:noProof/>
          <w:szCs w:val="24"/>
        </w:rPr>
        <w:t xml:space="preserve">, </w:t>
      </w:r>
      <w:r w:rsidRPr="0084527E">
        <w:rPr>
          <w:rFonts w:cs="Times New Roman"/>
          <w:i/>
          <w:iCs/>
          <w:noProof/>
          <w:szCs w:val="24"/>
        </w:rPr>
        <w:t>21</w:t>
      </w:r>
      <w:r w:rsidRPr="0084527E">
        <w:rPr>
          <w:rFonts w:cs="Times New Roman"/>
          <w:noProof/>
          <w:szCs w:val="24"/>
        </w:rPr>
        <w:t>(25–26), 2681–2702.</w:t>
      </w:r>
    </w:p>
    <w:p w14:paraId="4D0DEC61"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elim, M. S., Jing, P., Ping, Y., Hao, Z., &amp; Wen, H. (2020). Controlled-surfactant-directed solvothermal synthesis of γ-Al 2 O 3 nanorods through a boehmite precursor route. </w:t>
      </w:r>
      <w:r w:rsidRPr="0084527E">
        <w:rPr>
          <w:rFonts w:cs="Times New Roman"/>
          <w:i/>
          <w:iCs/>
          <w:noProof/>
          <w:szCs w:val="24"/>
        </w:rPr>
        <w:t>Ceramics International</w:t>
      </w:r>
      <w:r w:rsidRPr="0084527E">
        <w:rPr>
          <w:rFonts w:cs="Times New Roman"/>
          <w:noProof/>
          <w:szCs w:val="24"/>
        </w:rPr>
        <w:t xml:space="preserve">, </w:t>
      </w:r>
      <w:r w:rsidRPr="0084527E">
        <w:rPr>
          <w:rFonts w:cs="Times New Roman"/>
          <w:i/>
          <w:iCs/>
          <w:noProof/>
          <w:szCs w:val="24"/>
        </w:rPr>
        <w:t>46</w:t>
      </w:r>
      <w:r w:rsidRPr="0084527E">
        <w:rPr>
          <w:rFonts w:cs="Times New Roman"/>
          <w:noProof/>
          <w:szCs w:val="24"/>
        </w:rPr>
        <w:t>(7), 9289–9296. doi: 10.1016/j.ceramint.2019.12.183</w:t>
      </w:r>
    </w:p>
    <w:p w14:paraId="2A321DF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hu, Y., Li, B., Chen, J., Xu, Q., Pang, H., &amp; Hu, X. (2018). </w:t>
      </w:r>
      <w:r w:rsidRPr="0084527E">
        <w:rPr>
          <w:rFonts w:cs="Times New Roman"/>
          <w:i/>
          <w:iCs/>
          <w:noProof/>
          <w:szCs w:val="24"/>
        </w:rPr>
        <w:t>Facile Synthesis of Ultrathin Nickel − Cobalt Phosphate 2D Nanosheets with Enhanced Electrocatalytic Activity for Glucose Oxidation</w:t>
      </w:r>
      <w:r w:rsidRPr="0084527E">
        <w:rPr>
          <w:rFonts w:cs="Times New Roman"/>
          <w:noProof/>
          <w:szCs w:val="24"/>
        </w:rPr>
        <w:t>. doi: 10.1021/acsami.7b17005</w:t>
      </w:r>
    </w:p>
    <w:p w14:paraId="5FB3F5E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ingh, R., Verma, K., Patyal, A., Sharma, I., Barman, P. B., &amp; Sharma, D. (2019). Nanosheet </w:t>
      </w:r>
      <w:r w:rsidRPr="0084527E">
        <w:rPr>
          <w:rFonts w:cs="Times New Roman"/>
          <w:noProof/>
          <w:szCs w:val="24"/>
        </w:rPr>
        <w:lastRenderedPageBreak/>
        <w:t xml:space="preserve">and nanosphere morphology dominated photocatalytic &amp; antibacterial properties of ZnO nanostructures. </w:t>
      </w:r>
      <w:r w:rsidRPr="0084527E">
        <w:rPr>
          <w:rFonts w:cs="Times New Roman"/>
          <w:i/>
          <w:iCs/>
          <w:noProof/>
          <w:szCs w:val="24"/>
        </w:rPr>
        <w:t>Solid State Sciences</w:t>
      </w:r>
      <w:r w:rsidRPr="0084527E">
        <w:rPr>
          <w:rFonts w:cs="Times New Roman"/>
          <w:noProof/>
          <w:szCs w:val="24"/>
        </w:rPr>
        <w:t xml:space="preserve">, </w:t>
      </w:r>
      <w:r w:rsidRPr="0084527E">
        <w:rPr>
          <w:rFonts w:cs="Times New Roman"/>
          <w:i/>
          <w:iCs/>
          <w:noProof/>
          <w:szCs w:val="24"/>
        </w:rPr>
        <w:t>89</w:t>
      </w:r>
      <w:r w:rsidRPr="0084527E">
        <w:rPr>
          <w:rFonts w:cs="Times New Roman"/>
          <w:noProof/>
          <w:szCs w:val="24"/>
        </w:rPr>
        <w:t>(October 2018), 1–14. doi: 10.1016/j.solidstatesciences.2018.12.011</w:t>
      </w:r>
    </w:p>
    <w:p w14:paraId="15EC8338"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omturk, B., Hancer, M., Ocsoy, I., &amp; Özdemir, N. (2015). Synthesis of copper ion incorporated horseradish peroxidase-based hybrid nanoflowers for enhanced catalytic activity and stability. </w:t>
      </w:r>
      <w:r w:rsidRPr="0084527E">
        <w:rPr>
          <w:rFonts w:cs="Times New Roman"/>
          <w:i/>
          <w:iCs/>
          <w:noProof/>
          <w:szCs w:val="24"/>
        </w:rPr>
        <w:t>Dalton Transactions</w:t>
      </w:r>
      <w:r w:rsidRPr="0084527E">
        <w:rPr>
          <w:rFonts w:cs="Times New Roman"/>
          <w:noProof/>
          <w:szCs w:val="24"/>
        </w:rPr>
        <w:t xml:space="preserve">, </w:t>
      </w:r>
      <w:r w:rsidRPr="0084527E">
        <w:rPr>
          <w:rFonts w:cs="Times New Roman"/>
          <w:i/>
          <w:iCs/>
          <w:noProof/>
          <w:szCs w:val="24"/>
        </w:rPr>
        <w:t>44</w:t>
      </w:r>
      <w:r w:rsidRPr="0084527E">
        <w:rPr>
          <w:rFonts w:cs="Times New Roman"/>
          <w:noProof/>
          <w:szCs w:val="24"/>
        </w:rPr>
        <w:t>(31), 13845–13852.</w:t>
      </w:r>
    </w:p>
    <w:p w14:paraId="2D72C3F3"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tern, E., Klemic, J. F., Routenberg, D. A., Wyrembak, P. N., Turner-Evans, D. B., Hamilton, A. D., LaVan, D. A., Fahmy, T. M., &amp; Reed, M. A. (2007). Label-free immunodetection with CMOS-compatible semiconducting nanowires. </w:t>
      </w:r>
      <w:r w:rsidRPr="0084527E">
        <w:rPr>
          <w:rFonts w:cs="Times New Roman"/>
          <w:i/>
          <w:iCs/>
          <w:noProof/>
          <w:szCs w:val="24"/>
        </w:rPr>
        <w:t>Nature</w:t>
      </w:r>
      <w:r w:rsidRPr="0084527E">
        <w:rPr>
          <w:rFonts w:cs="Times New Roman"/>
          <w:noProof/>
          <w:szCs w:val="24"/>
        </w:rPr>
        <w:t xml:space="preserve">, </w:t>
      </w:r>
      <w:r w:rsidRPr="0084527E">
        <w:rPr>
          <w:rFonts w:cs="Times New Roman"/>
          <w:i/>
          <w:iCs/>
          <w:noProof/>
          <w:szCs w:val="24"/>
        </w:rPr>
        <w:t>445</w:t>
      </w:r>
      <w:r w:rsidRPr="0084527E">
        <w:rPr>
          <w:rFonts w:cs="Times New Roman"/>
          <w:noProof/>
          <w:szCs w:val="24"/>
        </w:rPr>
        <w:t>(7127), 519–522.</w:t>
      </w:r>
    </w:p>
    <w:p w14:paraId="26D41B7E"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u, S., Wu, W., Gao, J., Lu, J., &amp; Fan, C. (2012). Nanomaterials-based sensors for applications in environmental monitoring. </w:t>
      </w:r>
      <w:r w:rsidRPr="0084527E">
        <w:rPr>
          <w:rFonts w:cs="Times New Roman"/>
          <w:i/>
          <w:iCs/>
          <w:noProof/>
          <w:szCs w:val="24"/>
        </w:rPr>
        <w:t>Journal of Materials Chemistry</w:t>
      </w:r>
      <w:r w:rsidRPr="0084527E">
        <w:rPr>
          <w:rFonts w:cs="Times New Roman"/>
          <w:noProof/>
          <w:szCs w:val="24"/>
        </w:rPr>
        <w:t xml:space="preserve">, </w:t>
      </w:r>
      <w:r w:rsidRPr="0084527E">
        <w:rPr>
          <w:rFonts w:cs="Times New Roman"/>
          <w:i/>
          <w:iCs/>
          <w:noProof/>
          <w:szCs w:val="24"/>
        </w:rPr>
        <w:t>22</w:t>
      </w:r>
      <w:r w:rsidRPr="0084527E">
        <w:rPr>
          <w:rFonts w:cs="Times New Roman"/>
          <w:noProof/>
          <w:szCs w:val="24"/>
        </w:rPr>
        <w:t>(35), 18101–18110.</w:t>
      </w:r>
    </w:p>
    <w:p w14:paraId="322F7EED"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Suhail, A., &amp; Lahiri, I. (2020). Two-Dimensional Hexagonal Boron Nitride and Borophenes. In Layered 2D Advanced Materials and Their Allied Applications (pp. 303–336). doi: https://doi.org/10.1002/9781119655190.ch13</w:t>
      </w:r>
    </w:p>
    <w:p w14:paraId="63250EE1"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Sun, Z., Liao, T., Dou, Y., Hwang, S. M., Park, M. S., Jiang, L., Kim, J. H., &amp; Dou, S. X. (2014). Generalized self-assembly of scalable two-dimensional transition metal oxide nanosheets. </w:t>
      </w:r>
      <w:r w:rsidRPr="0084527E">
        <w:rPr>
          <w:rFonts w:cs="Times New Roman"/>
          <w:i/>
          <w:iCs/>
          <w:noProof/>
          <w:szCs w:val="24"/>
        </w:rPr>
        <w:t>Nature Communications</w:t>
      </w:r>
      <w:r w:rsidRPr="0084527E">
        <w:rPr>
          <w:rFonts w:cs="Times New Roman"/>
          <w:noProof/>
          <w:szCs w:val="24"/>
        </w:rPr>
        <w:t xml:space="preserve">, </w:t>
      </w:r>
      <w:r w:rsidRPr="0084527E">
        <w:rPr>
          <w:rFonts w:cs="Times New Roman"/>
          <w:i/>
          <w:iCs/>
          <w:noProof/>
          <w:szCs w:val="24"/>
        </w:rPr>
        <w:t>5</w:t>
      </w:r>
      <w:r w:rsidRPr="0084527E">
        <w:rPr>
          <w:rFonts w:cs="Times New Roman"/>
          <w:noProof/>
          <w:szCs w:val="24"/>
        </w:rPr>
        <w:t>(May). doi: 10.1038/ncomms4813</w:t>
      </w:r>
    </w:p>
    <w:p w14:paraId="1FB8C434"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Tans, S. J., Verschueren, A. R. M., &amp; Dekker, C. (1998). Room-temperature transistor based on a single carbon nanotube. </w:t>
      </w:r>
      <w:r w:rsidRPr="0084527E">
        <w:rPr>
          <w:rFonts w:cs="Times New Roman"/>
          <w:i/>
          <w:iCs/>
          <w:noProof/>
          <w:szCs w:val="24"/>
        </w:rPr>
        <w:t>Nature</w:t>
      </w:r>
      <w:r w:rsidRPr="0084527E">
        <w:rPr>
          <w:rFonts w:cs="Times New Roman"/>
          <w:noProof/>
          <w:szCs w:val="24"/>
        </w:rPr>
        <w:t xml:space="preserve">, </w:t>
      </w:r>
      <w:r w:rsidRPr="0084527E">
        <w:rPr>
          <w:rFonts w:cs="Times New Roman"/>
          <w:i/>
          <w:iCs/>
          <w:noProof/>
          <w:szCs w:val="24"/>
        </w:rPr>
        <w:t>393</w:t>
      </w:r>
      <w:r w:rsidRPr="0084527E">
        <w:rPr>
          <w:rFonts w:cs="Times New Roman"/>
          <w:noProof/>
          <w:szCs w:val="24"/>
        </w:rPr>
        <w:t>(6680), 49–52. doi: 10.1038/29954</w:t>
      </w:r>
    </w:p>
    <w:p w14:paraId="0E4BB90A"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Tian, J., Zhao, Z., Kumar, A., Boughton, R. I., &amp; Liu, H. (2014). Recent progress in design, synthesis, and applications of one-dimensional TiO 2 nanostructured surface heterostructures: a review. </w:t>
      </w:r>
      <w:r w:rsidRPr="0084527E">
        <w:rPr>
          <w:rFonts w:cs="Times New Roman"/>
          <w:i/>
          <w:iCs/>
          <w:noProof/>
          <w:szCs w:val="24"/>
        </w:rPr>
        <w:t>Chemical Society Reviews</w:t>
      </w:r>
      <w:r w:rsidRPr="0084527E">
        <w:rPr>
          <w:rFonts w:cs="Times New Roman"/>
          <w:noProof/>
          <w:szCs w:val="24"/>
        </w:rPr>
        <w:t xml:space="preserve">, </w:t>
      </w:r>
      <w:r w:rsidRPr="0084527E">
        <w:rPr>
          <w:rFonts w:cs="Times New Roman"/>
          <w:i/>
          <w:iCs/>
          <w:noProof/>
          <w:szCs w:val="24"/>
        </w:rPr>
        <w:t>43</w:t>
      </w:r>
      <w:r w:rsidRPr="0084527E">
        <w:rPr>
          <w:rFonts w:cs="Times New Roman"/>
          <w:noProof/>
          <w:szCs w:val="24"/>
        </w:rPr>
        <w:t>(20), 6920–6937.</w:t>
      </w:r>
    </w:p>
    <w:p w14:paraId="0A066650"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Vatanpour, V., Safarpour, M., Khataee, A., Zarrabi, H., Yekavalangi, M. E., &amp; Kavian, M. (2017). A thin film nanocomposite reverse osmosis membrane containing amine-functionalized carbon nanotubes. </w:t>
      </w:r>
      <w:r w:rsidRPr="0084527E">
        <w:rPr>
          <w:rFonts w:cs="Times New Roman"/>
          <w:i/>
          <w:iCs/>
          <w:noProof/>
          <w:szCs w:val="24"/>
        </w:rPr>
        <w:t>Separation and Purification Technology</w:t>
      </w:r>
      <w:r w:rsidRPr="0084527E">
        <w:rPr>
          <w:rFonts w:cs="Times New Roman"/>
          <w:noProof/>
          <w:szCs w:val="24"/>
        </w:rPr>
        <w:t xml:space="preserve">, </w:t>
      </w:r>
      <w:r w:rsidRPr="0084527E">
        <w:rPr>
          <w:rFonts w:cs="Times New Roman"/>
          <w:i/>
          <w:iCs/>
          <w:noProof/>
          <w:szCs w:val="24"/>
        </w:rPr>
        <w:t>184</w:t>
      </w:r>
      <w:r w:rsidRPr="0084527E">
        <w:rPr>
          <w:rFonts w:cs="Times New Roman"/>
          <w:noProof/>
          <w:szCs w:val="24"/>
        </w:rPr>
        <w:t xml:space="preserve">, 135–143. </w:t>
      </w:r>
      <w:r w:rsidRPr="0084527E">
        <w:rPr>
          <w:rFonts w:cs="Times New Roman"/>
          <w:noProof/>
          <w:szCs w:val="24"/>
        </w:rPr>
        <w:lastRenderedPageBreak/>
        <w:t>doi: https://doi.org/10.1016/j.seppur.2017.04.038</w:t>
      </w:r>
    </w:p>
    <w:p w14:paraId="328FCEF3"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Venkatesan, B. M., &amp; Bashir, R. (2011). </w:t>
      </w:r>
      <w:r w:rsidRPr="0084527E">
        <w:rPr>
          <w:rFonts w:cs="Times New Roman"/>
          <w:i/>
          <w:iCs/>
          <w:noProof/>
          <w:szCs w:val="24"/>
        </w:rPr>
        <w:t>Solid-state nanopore sensors for nucleic acid analysis</w:t>
      </w:r>
      <w:r w:rsidRPr="0084527E">
        <w:rPr>
          <w:rFonts w:cs="Times New Roman"/>
          <w:noProof/>
          <w:szCs w:val="24"/>
        </w:rPr>
        <w:t>. Springer.</w:t>
      </w:r>
    </w:p>
    <w:p w14:paraId="5203097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Vinodkumar, R., Navas, I., Chalana, S. R., Gopchandran, K. G., Ganesan, V., Philip, R., Sudheer, S. K., &amp; Pillai, V. P. M. (2010). Highly conductive and transparent laser ablated nanostructured Al: ZnO thin films. </w:t>
      </w:r>
      <w:r w:rsidRPr="0084527E">
        <w:rPr>
          <w:rFonts w:cs="Times New Roman"/>
          <w:i/>
          <w:iCs/>
          <w:noProof/>
          <w:szCs w:val="24"/>
        </w:rPr>
        <w:t>Applied Surface Science</w:t>
      </w:r>
      <w:r w:rsidRPr="0084527E">
        <w:rPr>
          <w:rFonts w:cs="Times New Roman"/>
          <w:noProof/>
          <w:szCs w:val="24"/>
        </w:rPr>
        <w:t xml:space="preserve">, </w:t>
      </w:r>
      <w:r w:rsidRPr="0084527E">
        <w:rPr>
          <w:rFonts w:cs="Times New Roman"/>
          <w:i/>
          <w:iCs/>
          <w:noProof/>
          <w:szCs w:val="24"/>
        </w:rPr>
        <w:t>257</w:t>
      </w:r>
      <w:r w:rsidRPr="0084527E">
        <w:rPr>
          <w:rFonts w:cs="Times New Roman"/>
          <w:noProof/>
          <w:szCs w:val="24"/>
        </w:rPr>
        <w:t>(3), 708–716.</w:t>
      </w:r>
    </w:p>
    <w:p w14:paraId="598F9F48"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Virk, H. S. (2012). Synthesis of metallic Copper nanoflowers, nanocrystals and nanorods using electrodeposition and hydrothermal techniques. </w:t>
      </w:r>
      <w:r w:rsidRPr="0084527E">
        <w:rPr>
          <w:rFonts w:cs="Times New Roman"/>
          <w:i/>
          <w:iCs/>
          <w:noProof/>
          <w:szCs w:val="24"/>
        </w:rPr>
        <w:t>Journal of NanoScience, NanoEngineering &amp; Applications</w:t>
      </w:r>
      <w:r w:rsidRPr="0084527E">
        <w:rPr>
          <w:rFonts w:cs="Times New Roman"/>
          <w:noProof/>
          <w:szCs w:val="24"/>
        </w:rPr>
        <w:t xml:space="preserve">, </w:t>
      </w:r>
      <w:r w:rsidRPr="0084527E">
        <w:rPr>
          <w:rFonts w:cs="Times New Roman"/>
          <w:i/>
          <w:iCs/>
          <w:noProof/>
          <w:szCs w:val="24"/>
        </w:rPr>
        <w:t>2</w:t>
      </w:r>
      <w:r w:rsidRPr="0084527E">
        <w:rPr>
          <w:rFonts w:cs="Times New Roman"/>
          <w:noProof/>
          <w:szCs w:val="24"/>
        </w:rPr>
        <w:t>(1), 23-37p.</w:t>
      </w:r>
    </w:p>
    <w:p w14:paraId="75DE60B3"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Wang, C., Yin, L., Zhang, L., Xiang, D., &amp; Gao, R. (2010). Metal oxide gas sensors: sensitivity and influencing factors. </w:t>
      </w:r>
      <w:r w:rsidRPr="0084527E">
        <w:rPr>
          <w:rFonts w:cs="Times New Roman"/>
          <w:i/>
          <w:iCs/>
          <w:noProof/>
          <w:szCs w:val="24"/>
        </w:rPr>
        <w:t>Sensors</w:t>
      </w:r>
      <w:r w:rsidRPr="0084527E">
        <w:rPr>
          <w:rFonts w:cs="Times New Roman"/>
          <w:noProof/>
          <w:szCs w:val="24"/>
        </w:rPr>
        <w:t xml:space="preserve">, </w:t>
      </w:r>
      <w:r w:rsidRPr="0084527E">
        <w:rPr>
          <w:rFonts w:cs="Times New Roman"/>
          <w:i/>
          <w:iCs/>
          <w:noProof/>
          <w:szCs w:val="24"/>
        </w:rPr>
        <w:t>10</w:t>
      </w:r>
      <w:r w:rsidRPr="0084527E">
        <w:rPr>
          <w:rFonts w:cs="Times New Roman"/>
          <w:noProof/>
          <w:szCs w:val="24"/>
        </w:rPr>
        <w:t>(3), 2088–2106.</w:t>
      </w:r>
    </w:p>
    <w:p w14:paraId="6F30A12B"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Wenzel, O., Rein, V., &amp; Hugenschmidt, M. (2021). </w:t>
      </w:r>
      <w:r w:rsidRPr="0084527E">
        <w:rPr>
          <w:rFonts w:cs="Times New Roman"/>
          <w:i/>
          <w:iCs/>
          <w:noProof/>
          <w:szCs w:val="24"/>
        </w:rPr>
        <w:t>and crystal structure of tungsten nitride</w:t>
      </w:r>
      <w:r w:rsidRPr="0084527E">
        <w:rPr>
          <w:rFonts w:cs="Times New Roman"/>
          <w:noProof/>
          <w:szCs w:val="24"/>
        </w:rPr>
        <w:t>. 28198–28210. doi: 10.1039/d1ra04448f</w:t>
      </w:r>
    </w:p>
    <w:p w14:paraId="37A3EF6C"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Wu, C., Lu, X., Peng, L., Xu, K., Peng, X., Huang, J., Yu, G., &amp; Xie, Y. (2013). Two-dimensional vanadyl phosphate ultrathin nanosheets for high energy density and flexible pseudocapacitors. </w:t>
      </w:r>
      <w:r w:rsidRPr="0084527E">
        <w:rPr>
          <w:rFonts w:cs="Times New Roman"/>
          <w:i/>
          <w:iCs/>
          <w:noProof/>
          <w:szCs w:val="24"/>
        </w:rPr>
        <w:t>Nature Communications</w:t>
      </w:r>
      <w:r w:rsidRPr="0084527E">
        <w:rPr>
          <w:rFonts w:cs="Times New Roman"/>
          <w:noProof/>
          <w:szCs w:val="24"/>
        </w:rPr>
        <w:t xml:space="preserve">, </w:t>
      </w:r>
      <w:r w:rsidRPr="0084527E">
        <w:rPr>
          <w:rFonts w:cs="Times New Roman"/>
          <w:i/>
          <w:iCs/>
          <w:noProof/>
          <w:szCs w:val="24"/>
        </w:rPr>
        <w:t>4</w:t>
      </w:r>
      <w:r w:rsidRPr="0084527E">
        <w:rPr>
          <w:rFonts w:cs="Times New Roman"/>
          <w:noProof/>
          <w:szCs w:val="24"/>
        </w:rPr>
        <w:t>, 1–7. doi: 10.1038/ncomms3431</w:t>
      </w:r>
    </w:p>
    <w:p w14:paraId="2724E55E"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Wu, Y., Yan, H., Huang, M., Messer, B., Song, J. H., &amp; Yang, P. (2002). Inorganic Semiconductor Nanowires: Rational Growth, Assembly, and Novel Properties. </w:t>
      </w:r>
      <w:r w:rsidRPr="0084527E">
        <w:rPr>
          <w:rFonts w:cs="Times New Roman"/>
          <w:i/>
          <w:iCs/>
          <w:noProof/>
          <w:szCs w:val="24"/>
        </w:rPr>
        <w:t>Chemistry – A European Journal</w:t>
      </w:r>
      <w:r w:rsidRPr="0084527E">
        <w:rPr>
          <w:rFonts w:cs="Times New Roman"/>
          <w:noProof/>
          <w:szCs w:val="24"/>
        </w:rPr>
        <w:t xml:space="preserve">, </w:t>
      </w:r>
      <w:r w:rsidRPr="0084527E">
        <w:rPr>
          <w:rFonts w:cs="Times New Roman"/>
          <w:i/>
          <w:iCs/>
          <w:noProof/>
          <w:szCs w:val="24"/>
        </w:rPr>
        <w:t>8</w:t>
      </w:r>
      <w:r w:rsidRPr="0084527E">
        <w:rPr>
          <w:rFonts w:cs="Times New Roman"/>
          <w:noProof/>
          <w:szCs w:val="24"/>
        </w:rPr>
        <w:t>(6), 1260–1268. doi: https://doi.org/10.1002/1521-3765(20020315)8:6&lt;1260::AID-CHEM1260&gt;3.0.CO;2-Q</w:t>
      </w:r>
    </w:p>
    <w:p w14:paraId="4D80068A"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Xie, K., Li, J., Lai, Y., Liu, Y., Zhang, G., &amp; Huang, H. (2011). Polyaniline nanowire array encapsulated in titania nanotubes as a superior electrode for supercapacitors. </w:t>
      </w:r>
      <w:r w:rsidRPr="0084527E">
        <w:rPr>
          <w:rFonts w:cs="Times New Roman"/>
          <w:i/>
          <w:iCs/>
          <w:noProof/>
          <w:szCs w:val="24"/>
        </w:rPr>
        <w:t>Nanoscale</w:t>
      </w:r>
      <w:r w:rsidRPr="0084527E">
        <w:rPr>
          <w:rFonts w:cs="Times New Roman"/>
          <w:noProof/>
          <w:szCs w:val="24"/>
        </w:rPr>
        <w:t xml:space="preserve">, </w:t>
      </w:r>
      <w:r w:rsidRPr="0084527E">
        <w:rPr>
          <w:rFonts w:cs="Times New Roman"/>
          <w:i/>
          <w:iCs/>
          <w:noProof/>
          <w:szCs w:val="24"/>
        </w:rPr>
        <w:t>3</w:t>
      </w:r>
      <w:r w:rsidRPr="0084527E">
        <w:rPr>
          <w:rFonts w:cs="Times New Roman"/>
          <w:noProof/>
          <w:szCs w:val="24"/>
        </w:rPr>
        <w:t>(5), 2202–2207.</w:t>
      </w:r>
    </w:p>
    <w:p w14:paraId="4387A93C"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Xu, K., Chen, P., Li, X., Wu, C., Guo, Y., Zhao, J., Wu, X., &amp; Xie, Y. (2013). Ultrathin Nanosheets of Vanadium Diselenide: A Metallic Two-Dimensional Material with </w:t>
      </w:r>
      <w:r w:rsidRPr="0084527E">
        <w:rPr>
          <w:rFonts w:cs="Times New Roman"/>
          <w:noProof/>
          <w:szCs w:val="24"/>
        </w:rPr>
        <w:lastRenderedPageBreak/>
        <w:t xml:space="preserve">Ferromagnetic Charge-Density-Wave Behavior. </w:t>
      </w:r>
      <w:r w:rsidRPr="0084527E">
        <w:rPr>
          <w:rFonts w:cs="Times New Roman"/>
          <w:i/>
          <w:iCs/>
          <w:noProof/>
          <w:szCs w:val="24"/>
        </w:rPr>
        <w:t>Angewandte Chemie</w:t>
      </w:r>
      <w:r w:rsidRPr="0084527E">
        <w:rPr>
          <w:rFonts w:cs="Times New Roman"/>
          <w:noProof/>
          <w:szCs w:val="24"/>
        </w:rPr>
        <w:t xml:space="preserve">, </w:t>
      </w:r>
      <w:r w:rsidRPr="0084527E">
        <w:rPr>
          <w:rFonts w:cs="Times New Roman"/>
          <w:i/>
          <w:iCs/>
          <w:noProof/>
          <w:szCs w:val="24"/>
        </w:rPr>
        <w:t>125</w:t>
      </w:r>
      <w:r w:rsidRPr="0084527E">
        <w:rPr>
          <w:rFonts w:cs="Times New Roman"/>
          <w:noProof/>
          <w:szCs w:val="24"/>
        </w:rPr>
        <w:t>(40), 10671–10675. doi: 10.1002/ange.201304337</w:t>
      </w:r>
    </w:p>
    <w:p w14:paraId="4674391D"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Yadav, A. A., Hunge, Y. M., &amp; Kang, S.-W. (2022). Methods to Synthesize Nanostructured Materials for Electrocatalytic Activities. In Noble Metal-Free Electrocatalysts: Fundamentals and Recent Advances in Electrocatalysts for Energy Applications. Volume 1 (pp. 31–51). ACS Publications.</w:t>
      </w:r>
    </w:p>
    <w:p w14:paraId="73BFF0F6"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szCs w:val="24"/>
        </w:rPr>
      </w:pPr>
      <w:r w:rsidRPr="0084527E">
        <w:rPr>
          <w:rFonts w:cs="Times New Roman"/>
          <w:noProof/>
          <w:szCs w:val="24"/>
        </w:rPr>
        <w:t xml:space="preserve">Yu, H.-D., Regulacio, M. D., Ye, E., &amp; Han, M.-Y. (2013). Chemical routes to top-down nanofabrication. </w:t>
      </w:r>
      <w:r w:rsidRPr="0084527E">
        <w:rPr>
          <w:rFonts w:cs="Times New Roman"/>
          <w:i/>
          <w:iCs/>
          <w:noProof/>
          <w:szCs w:val="24"/>
        </w:rPr>
        <w:t>Chemical Society Reviews</w:t>
      </w:r>
      <w:r w:rsidRPr="0084527E">
        <w:rPr>
          <w:rFonts w:cs="Times New Roman"/>
          <w:noProof/>
          <w:szCs w:val="24"/>
        </w:rPr>
        <w:t xml:space="preserve">, </w:t>
      </w:r>
      <w:r w:rsidRPr="0084527E">
        <w:rPr>
          <w:rFonts w:cs="Times New Roman"/>
          <w:i/>
          <w:iCs/>
          <w:noProof/>
          <w:szCs w:val="24"/>
        </w:rPr>
        <w:t>42</w:t>
      </w:r>
      <w:r w:rsidRPr="0084527E">
        <w:rPr>
          <w:rFonts w:cs="Times New Roman"/>
          <w:noProof/>
          <w:szCs w:val="24"/>
        </w:rPr>
        <w:t>(14), 6006–6018. doi: 10.1039/C3CS60113G</w:t>
      </w:r>
    </w:p>
    <w:p w14:paraId="258C0EFF" w14:textId="77777777" w:rsidP="0084527E" w:rsidR="0084527E" w:rsidRDefault="0084527E" w:rsidRPr="0084527E">
      <w:pPr>
        <w:widowControl w:val="0"/>
        <w:autoSpaceDE w:val="0"/>
        <w:autoSpaceDN w:val="0"/>
        <w:adjustRightInd w:val="0"/>
        <w:spacing w:after="0" w:line="480" w:lineRule="auto"/>
        <w:ind w:hanging="480" w:left="480"/>
        <w:rPr>
          <w:rFonts w:cs="Times New Roman"/>
          <w:noProof/>
        </w:rPr>
      </w:pPr>
      <w:r w:rsidRPr="0084527E">
        <w:rPr>
          <w:rFonts w:cs="Times New Roman"/>
          <w:noProof/>
          <w:szCs w:val="24"/>
        </w:rPr>
        <w:t xml:space="preserve">Zhao, Y.-P., Li, S.-H., Chaney, S. B., Shanmukh, S., Fan, J.-G., Dluhy, R. A., &amp; Kisaalita, W. (2006). Designing nanostructures for sensor applications. </w:t>
      </w:r>
      <w:r w:rsidRPr="0084527E">
        <w:rPr>
          <w:rFonts w:cs="Times New Roman"/>
          <w:i/>
          <w:iCs/>
          <w:noProof/>
          <w:szCs w:val="24"/>
        </w:rPr>
        <w:t>Journal of Electronic Materials</w:t>
      </w:r>
      <w:r w:rsidRPr="0084527E">
        <w:rPr>
          <w:rFonts w:cs="Times New Roman"/>
          <w:noProof/>
          <w:szCs w:val="24"/>
        </w:rPr>
        <w:t xml:space="preserve">, </w:t>
      </w:r>
      <w:r w:rsidRPr="0084527E">
        <w:rPr>
          <w:rFonts w:cs="Times New Roman"/>
          <w:i/>
          <w:iCs/>
          <w:noProof/>
          <w:szCs w:val="24"/>
        </w:rPr>
        <w:t>35</w:t>
      </w:r>
      <w:r w:rsidRPr="0084527E">
        <w:rPr>
          <w:rFonts w:cs="Times New Roman"/>
          <w:noProof/>
          <w:szCs w:val="24"/>
        </w:rPr>
        <w:t>, 846–851.</w:t>
      </w:r>
    </w:p>
    <w:p w14:paraId="0989EFD4" w14:textId="77777777" w:rsidP="00B1414C" w:rsidR="0092211B" w:rsidRDefault="0092211B" w:rsidRPr="00FA5925">
      <w:pPr>
        <w:autoSpaceDE w:val="0"/>
        <w:autoSpaceDN w:val="0"/>
        <w:adjustRightInd w:val="0"/>
        <w:spacing w:after="0" w:line="480" w:lineRule="auto"/>
        <w:rPr>
          <w:rFonts w:cs="Times New Roman"/>
          <w:szCs w:val="24"/>
        </w:rPr>
      </w:pPr>
      <w:r w:rsidRPr="00FA5925">
        <w:rPr>
          <w:rFonts w:cs="Times New Roman"/>
          <w:szCs w:val="24"/>
        </w:rPr>
        <w:fldChar w:fldCharType="end"/>
      </w:r>
    </w:p>
    <w:p w14:paraId="0BC252D6" w14:textId="77777777" w:rsidP="00B1414C" w:rsidR="0092211B" w:rsidRDefault="0092211B" w:rsidRPr="00FA5925">
      <w:pPr>
        <w:autoSpaceDE w:val="0"/>
        <w:autoSpaceDN w:val="0"/>
        <w:adjustRightInd w:val="0"/>
        <w:spacing w:after="0" w:line="480" w:lineRule="auto"/>
        <w:rPr>
          <w:rFonts w:cs="Times New Roman"/>
          <w:b/>
          <w:bCs/>
          <w:szCs w:val="24"/>
        </w:rPr>
      </w:pPr>
    </w:p>
    <w:sectPr w:rsidR="0092211B" w:rsidRPr="00FA5925">
      <w:pgSz w:h="16838" w:w="11906"/>
      <w:pgMar w:bottom="1440" w:footer="708" w:gutter="0" w:header="708" w:left="1440" w:right="1440" w:top="144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90E0000" w:usb2="00000010" w:usb3="00000000" w:csb0="000C0000" w:csb1="00000000"/>
  </w:font>
  <w:font w:name="AdvOT999035f4">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B6FDE"/>
    <w:multiLevelType w:val="hybridMultilevel"/>
    <w:tmpl w:val="5CD6D4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4363192"/>
    <w:multiLevelType w:val="multilevel"/>
    <w:tmpl w:val="43EC1F2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9DB49A1"/>
    <w:multiLevelType w:val="hybridMultilevel"/>
    <w:tmpl w:val="5CD6D4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3997D68"/>
    <w:multiLevelType w:val="hybridMultilevel"/>
    <w:tmpl w:val="24E4872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793A7D4E"/>
    <w:multiLevelType w:val="hybridMultilevel"/>
    <w:tmpl w:val="5CD6D4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0059730">
    <w:abstractNumId w:val="0"/>
  </w:num>
  <w:num w:numId="2" w16cid:durableId="1044909590">
    <w:abstractNumId w:val="3"/>
  </w:num>
  <w:num w:numId="3" w16cid:durableId="1460102483">
    <w:abstractNumId w:val="2"/>
  </w:num>
  <w:num w:numId="4" w16cid:durableId="1687177180">
    <w:abstractNumId w:val="4"/>
  </w:num>
  <w:num w:numId="5" w16cid:durableId="1358002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CxNjU3NjA0tjY0tzYyUdpeDU4uLM/DyQAotaAP6joeosAAAA"/>
  </w:docVars>
  <w:rsids>
    <w:rsidRoot w:val="007B7335"/>
    <w:rsid w:val="00004F9F"/>
    <w:rsid w:val="00036435"/>
    <w:rsid w:val="0007239C"/>
    <w:rsid w:val="000B4A4A"/>
    <w:rsid w:val="00121CC7"/>
    <w:rsid w:val="00124082"/>
    <w:rsid w:val="001360EA"/>
    <w:rsid w:val="00160724"/>
    <w:rsid w:val="00165DCF"/>
    <w:rsid w:val="00182C29"/>
    <w:rsid w:val="00192058"/>
    <w:rsid w:val="00194522"/>
    <w:rsid w:val="001A62B2"/>
    <w:rsid w:val="001B12D1"/>
    <w:rsid w:val="001C324E"/>
    <w:rsid w:val="001E0675"/>
    <w:rsid w:val="001E40B6"/>
    <w:rsid w:val="001F4266"/>
    <w:rsid w:val="001F586E"/>
    <w:rsid w:val="0020410E"/>
    <w:rsid w:val="002167EF"/>
    <w:rsid w:val="002426D5"/>
    <w:rsid w:val="002478B6"/>
    <w:rsid w:val="00286DC1"/>
    <w:rsid w:val="00287B5E"/>
    <w:rsid w:val="002A2D0A"/>
    <w:rsid w:val="002B28B4"/>
    <w:rsid w:val="002F3434"/>
    <w:rsid w:val="003211D3"/>
    <w:rsid w:val="00327499"/>
    <w:rsid w:val="003562F9"/>
    <w:rsid w:val="003730C2"/>
    <w:rsid w:val="003847F7"/>
    <w:rsid w:val="00390C48"/>
    <w:rsid w:val="003A7DF5"/>
    <w:rsid w:val="003D713B"/>
    <w:rsid w:val="004024CD"/>
    <w:rsid w:val="00416346"/>
    <w:rsid w:val="0045084B"/>
    <w:rsid w:val="00452927"/>
    <w:rsid w:val="00464411"/>
    <w:rsid w:val="0046685A"/>
    <w:rsid w:val="004A0678"/>
    <w:rsid w:val="005060DC"/>
    <w:rsid w:val="00571BB6"/>
    <w:rsid w:val="005B190D"/>
    <w:rsid w:val="005B4D9E"/>
    <w:rsid w:val="005C2567"/>
    <w:rsid w:val="005C25D0"/>
    <w:rsid w:val="005D2FA5"/>
    <w:rsid w:val="00612424"/>
    <w:rsid w:val="006B53E2"/>
    <w:rsid w:val="006C2846"/>
    <w:rsid w:val="006D5DDA"/>
    <w:rsid w:val="006E13C8"/>
    <w:rsid w:val="006E65DF"/>
    <w:rsid w:val="0070467F"/>
    <w:rsid w:val="00706379"/>
    <w:rsid w:val="00732446"/>
    <w:rsid w:val="00736CCD"/>
    <w:rsid w:val="00795698"/>
    <w:rsid w:val="007B7335"/>
    <w:rsid w:val="007B7DF2"/>
    <w:rsid w:val="007D0BF6"/>
    <w:rsid w:val="007D286E"/>
    <w:rsid w:val="00821685"/>
    <w:rsid w:val="00825A9B"/>
    <w:rsid w:val="0084527E"/>
    <w:rsid w:val="00846770"/>
    <w:rsid w:val="00847539"/>
    <w:rsid w:val="00847971"/>
    <w:rsid w:val="00864577"/>
    <w:rsid w:val="008A2D1B"/>
    <w:rsid w:val="0090161D"/>
    <w:rsid w:val="00903B2B"/>
    <w:rsid w:val="0091288B"/>
    <w:rsid w:val="009171ED"/>
    <w:rsid w:val="0092211B"/>
    <w:rsid w:val="00991DB9"/>
    <w:rsid w:val="009D4121"/>
    <w:rsid w:val="009D463F"/>
    <w:rsid w:val="00A01A90"/>
    <w:rsid w:val="00A0242D"/>
    <w:rsid w:val="00A24534"/>
    <w:rsid w:val="00A616AA"/>
    <w:rsid w:val="00A64F6B"/>
    <w:rsid w:val="00AC4709"/>
    <w:rsid w:val="00B1414C"/>
    <w:rsid w:val="00B21026"/>
    <w:rsid w:val="00B352EF"/>
    <w:rsid w:val="00B63309"/>
    <w:rsid w:val="00B74798"/>
    <w:rsid w:val="00BA4D0C"/>
    <w:rsid w:val="00C0491A"/>
    <w:rsid w:val="00C22DF7"/>
    <w:rsid w:val="00C258AA"/>
    <w:rsid w:val="00C33295"/>
    <w:rsid w:val="00C430D1"/>
    <w:rsid w:val="00C74454"/>
    <w:rsid w:val="00C8191B"/>
    <w:rsid w:val="00CD73C8"/>
    <w:rsid w:val="00D00820"/>
    <w:rsid w:val="00D12FC8"/>
    <w:rsid w:val="00D142E7"/>
    <w:rsid w:val="00D32E26"/>
    <w:rsid w:val="00D41C87"/>
    <w:rsid w:val="00D45759"/>
    <w:rsid w:val="00D819E6"/>
    <w:rsid w:val="00D834DE"/>
    <w:rsid w:val="00D84C6F"/>
    <w:rsid w:val="00D97A27"/>
    <w:rsid w:val="00D97A86"/>
    <w:rsid w:val="00DC3268"/>
    <w:rsid w:val="00DE130D"/>
    <w:rsid w:val="00DE29DF"/>
    <w:rsid w:val="00E2477A"/>
    <w:rsid w:val="00ED4833"/>
    <w:rsid w:val="00EE2BF1"/>
    <w:rsid w:val="00F505E7"/>
    <w:rsid w:val="00F52C4A"/>
    <w:rsid w:val="00F827AD"/>
    <w:rsid w:val="00F875A2"/>
    <w:rsid w:val="00FE0CB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80C88"/>
  <w15:chartTrackingRefBased/>
  <w15:docId w15:val="{BFD291D9-3D81-4385-9133-3281D35A79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335"/>
    <w:pPr>
      <w:spacing w:after="200" w:line="360" w:lineRule="auto"/>
      <w:jc w:val="both"/>
    </w:pPr>
    <w:rPr>
      <w:rFonts w:ascii="Times New Roman" w:hAnsi="Times New Roman"/>
      <w:kern w:val="0"/>
      <w:sz w:val="24"/>
      <w:szCs w:val="20"/>
      <w:lang w:val="en-US" w:bidi="hi-IN"/>
      <w14:ligatures w14:val="none"/>
    </w:rPr>
  </w:style>
  <w:style w:type="paragraph" w:styleId="Heading1">
    <w:name w:val="heading 1"/>
    <w:basedOn w:val="Normal"/>
    <w:link w:val="Heading1Char"/>
    <w:uiPriority w:val="9"/>
    <w:qFormat/>
    <w:rsid w:val="007B7335"/>
    <w:pPr>
      <w:spacing w:before="100" w:beforeAutospacing="1" w:after="100" w:afterAutospacing="1" w:line="240" w:lineRule="auto"/>
      <w:jc w:val="left"/>
      <w:outlineLvl w:val="0"/>
    </w:pPr>
    <w:rPr>
      <w:rFonts w:eastAsia="Times New Roman" w:cs="Times New Roman"/>
      <w:b/>
      <w:bCs/>
      <w:kern w:val="36"/>
      <w:sz w:val="48"/>
      <w:szCs w:val="48"/>
      <w:lang w:val="en-IN" w:eastAsia="en-IN" w:bidi="ar-SA"/>
    </w:rPr>
  </w:style>
  <w:style w:type="paragraph" w:styleId="Heading2">
    <w:name w:val="heading 2"/>
    <w:basedOn w:val="Normal"/>
    <w:next w:val="Normal"/>
    <w:link w:val="Heading2Char"/>
    <w:uiPriority w:val="9"/>
    <w:unhideWhenUsed/>
    <w:qFormat/>
    <w:rsid w:val="00E2477A"/>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unhideWhenUsed/>
    <w:qFormat/>
    <w:rsid w:val="00E2477A"/>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335"/>
    <w:rPr>
      <w:rFonts w:ascii="Times New Roman" w:eastAsia="Times New Roman" w:hAnsi="Times New Roman" w:cs="Times New Roman"/>
      <w:b/>
      <w:bCs/>
      <w:kern w:val="36"/>
      <w:sz w:val="48"/>
      <w:szCs w:val="48"/>
      <w:lang w:eastAsia="en-IN"/>
      <w14:ligatures w14:val="none"/>
    </w:rPr>
  </w:style>
  <w:style w:type="paragraph" w:customStyle="1" w:styleId="EndNoteBibliographyTitle">
    <w:name w:val="EndNote Bibliography Title"/>
    <w:basedOn w:val="Normal"/>
    <w:link w:val="EndNoteBibliographyTitleChar"/>
    <w:rsid w:val="007B733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B7335"/>
    <w:rPr>
      <w:rFonts w:ascii="Calibri" w:hAnsi="Calibri" w:cs="Calibri"/>
      <w:noProof/>
      <w:kern w:val="0"/>
      <w:szCs w:val="20"/>
      <w:lang w:val="en-US" w:bidi="hi-IN"/>
      <w14:ligatures w14:val="none"/>
    </w:rPr>
  </w:style>
  <w:style w:type="paragraph" w:customStyle="1" w:styleId="EndNoteBibliography">
    <w:name w:val="EndNote Bibliography"/>
    <w:basedOn w:val="Normal"/>
    <w:link w:val="EndNoteBibliographyChar"/>
    <w:rsid w:val="007B733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B7335"/>
    <w:rPr>
      <w:rFonts w:ascii="Calibri" w:hAnsi="Calibri" w:cs="Calibri"/>
      <w:noProof/>
      <w:kern w:val="0"/>
      <w:szCs w:val="20"/>
      <w:lang w:val="en-US" w:bidi="hi-IN"/>
      <w14:ligatures w14:val="none"/>
    </w:rPr>
  </w:style>
  <w:style w:type="character" w:styleId="Hyperlink">
    <w:name w:val="Hyperlink"/>
    <w:basedOn w:val="DefaultParagraphFont"/>
    <w:uiPriority w:val="99"/>
    <w:unhideWhenUsed/>
    <w:rsid w:val="007B7335"/>
    <w:rPr>
      <w:color w:val="0563C1" w:themeColor="hyperlink"/>
      <w:u w:val="single"/>
    </w:rPr>
  </w:style>
  <w:style w:type="paragraph" w:styleId="BalloonText">
    <w:name w:val="Balloon Text"/>
    <w:basedOn w:val="Normal"/>
    <w:link w:val="BalloonTextChar"/>
    <w:uiPriority w:val="99"/>
    <w:semiHidden/>
    <w:unhideWhenUsed/>
    <w:rsid w:val="007B7335"/>
    <w:pPr>
      <w:spacing w:after="0"/>
    </w:pPr>
    <w:rPr>
      <w:rFonts w:ascii="Tahoma" w:hAnsi="Tahoma" w:cs="Mangal"/>
      <w:sz w:val="16"/>
      <w:szCs w:val="14"/>
    </w:rPr>
  </w:style>
  <w:style w:type="character" w:customStyle="1" w:styleId="BalloonTextChar">
    <w:name w:val="Balloon Text Char"/>
    <w:basedOn w:val="DefaultParagraphFont"/>
    <w:link w:val="BalloonText"/>
    <w:uiPriority w:val="99"/>
    <w:semiHidden/>
    <w:rsid w:val="007B7335"/>
    <w:rPr>
      <w:rFonts w:ascii="Tahoma" w:hAnsi="Tahoma" w:cs="Mangal"/>
      <w:kern w:val="0"/>
      <w:sz w:val="16"/>
      <w:szCs w:val="14"/>
      <w:lang w:val="en-US" w:bidi="hi-IN"/>
      <w14:ligatures w14:val="none"/>
    </w:rPr>
  </w:style>
  <w:style w:type="paragraph" w:styleId="NormalWeb">
    <w:name w:val="Normal (Web)"/>
    <w:basedOn w:val="Normal"/>
    <w:uiPriority w:val="99"/>
    <w:semiHidden/>
    <w:unhideWhenUsed/>
    <w:rsid w:val="007B7335"/>
    <w:rPr>
      <w:rFonts w:cs="Mangal"/>
      <w:szCs w:val="21"/>
    </w:rPr>
  </w:style>
  <w:style w:type="paragraph" w:styleId="Header">
    <w:name w:val="header"/>
    <w:basedOn w:val="Normal"/>
    <w:link w:val="HeaderChar"/>
    <w:uiPriority w:val="99"/>
    <w:unhideWhenUsed/>
    <w:rsid w:val="007B7335"/>
    <w:pPr>
      <w:tabs>
        <w:tab w:val="center" w:pos="4680"/>
        <w:tab w:val="right" w:pos="9360"/>
      </w:tabs>
      <w:spacing w:after="0"/>
    </w:pPr>
  </w:style>
  <w:style w:type="character" w:customStyle="1" w:styleId="HeaderChar">
    <w:name w:val="Header Char"/>
    <w:basedOn w:val="DefaultParagraphFont"/>
    <w:link w:val="Header"/>
    <w:uiPriority w:val="99"/>
    <w:rsid w:val="007B7335"/>
    <w:rPr>
      <w:rFonts w:ascii="Times New Roman" w:hAnsi="Times New Roman"/>
      <w:kern w:val="0"/>
      <w:sz w:val="24"/>
      <w:szCs w:val="20"/>
      <w:lang w:val="en-US" w:bidi="hi-IN"/>
      <w14:ligatures w14:val="none"/>
    </w:rPr>
  </w:style>
  <w:style w:type="paragraph" w:styleId="Footer">
    <w:name w:val="footer"/>
    <w:basedOn w:val="Normal"/>
    <w:link w:val="FooterChar"/>
    <w:uiPriority w:val="99"/>
    <w:unhideWhenUsed/>
    <w:rsid w:val="007B7335"/>
    <w:pPr>
      <w:tabs>
        <w:tab w:val="center" w:pos="4680"/>
        <w:tab w:val="right" w:pos="9360"/>
      </w:tabs>
      <w:spacing w:after="0"/>
    </w:pPr>
  </w:style>
  <w:style w:type="character" w:customStyle="1" w:styleId="FooterChar">
    <w:name w:val="Footer Char"/>
    <w:basedOn w:val="DefaultParagraphFont"/>
    <w:link w:val="Footer"/>
    <w:uiPriority w:val="99"/>
    <w:rsid w:val="007B7335"/>
    <w:rPr>
      <w:rFonts w:ascii="Times New Roman" w:hAnsi="Times New Roman"/>
      <w:kern w:val="0"/>
      <w:sz w:val="24"/>
      <w:szCs w:val="20"/>
      <w:lang w:val="en-US" w:bidi="hi-IN"/>
      <w14:ligatures w14:val="none"/>
    </w:rPr>
  </w:style>
  <w:style w:type="character" w:customStyle="1" w:styleId="UnresolvedMention1">
    <w:name w:val="Unresolved Mention1"/>
    <w:basedOn w:val="DefaultParagraphFont"/>
    <w:uiPriority w:val="99"/>
    <w:semiHidden/>
    <w:unhideWhenUsed/>
    <w:rsid w:val="007B7335"/>
    <w:rPr>
      <w:color w:val="605E5C"/>
      <w:shd w:val="clear" w:color="auto" w:fill="E1DFDD"/>
    </w:rPr>
  </w:style>
  <w:style w:type="table" w:styleId="TableGrid">
    <w:name w:val="Table Grid"/>
    <w:basedOn w:val="TableNormal"/>
    <w:uiPriority w:val="59"/>
    <w:rsid w:val="007B7335"/>
    <w:pPr>
      <w:spacing w:after="0" w:line="240" w:lineRule="auto"/>
    </w:pPr>
    <w:rPr>
      <w:kern w:val="0"/>
      <w:szCs w:val="20"/>
      <w:lang w:val="en-US"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7B7335"/>
  </w:style>
  <w:style w:type="character" w:customStyle="1" w:styleId="label">
    <w:name w:val="label"/>
    <w:basedOn w:val="DefaultParagraphFont"/>
    <w:rsid w:val="007B7335"/>
  </w:style>
  <w:style w:type="character" w:customStyle="1" w:styleId="cit-title">
    <w:name w:val="cit-title"/>
    <w:basedOn w:val="DefaultParagraphFont"/>
    <w:rsid w:val="007B7335"/>
  </w:style>
  <w:style w:type="character" w:customStyle="1" w:styleId="cit-year-info">
    <w:name w:val="cit-year-info"/>
    <w:basedOn w:val="DefaultParagraphFont"/>
    <w:rsid w:val="007B7335"/>
  </w:style>
  <w:style w:type="character" w:customStyle="1" w:styleId="cit-volume">
    <w:name w:val="cit-volume"/>
    <w:basedOn w:val="DefaultParagraphFont"/>
    <w:rsid w:val="007B7335"/>
  </w:style>
  <w:style w:type="character" w:customStyle="1" w:styleId="cit-issue">
    <w:name w:val="cit-issue"/>
    <w:basedOn w:val="DefaultParagraphFont"/>
    <w:rsid w:val="007B7335"/>
  </w:style>
  <w:style w:type="character" w:customStyle="1" w:styleId="cit-pagerange">
    <w:name w:val="cit-pagerange"/>
    <w:basedOn w:val="DefaultParagraphFont"/>
    <w:rsid w:val="007B7335"/>
  </w:style>
  <w:style w:type="character" w:customStyle="1" w:styleId="formula">
    <w:name w:val="formula"/>
    <w:basedOn w:val="DefaultParagraphFont"/>
    <w:rsid w:val="007B7335"/>
  </w:style>
  <w:style w:type="character" w:styleId="Emphasis">
    <w:name w:val="Emphasis"/>
    <w:basedOn w:val="DefaultParagraphFont"/>
    <w:uiPriority w:val="20"/>
    <w:qFormat/>
    <w:rsid w:val="007B7335"/>
    <w:rPr>
      <w:i/>
      <w:iCs/>
    </w:rPr>
  </w:style>
  <w:style w:type="character" w:customStyle="1" w:styleId="UnresolvedMention2">
    <w:name w:val="Unresolved Mention2"/>
    <w:basedOn w:val="DefaultParagraphFont"/>
    <w:uiPriority w:val="99"/>
    <w:semiHidden/>
    <w:unhideWhenUsed/>
    <w:rsid w:val="007B7335"/>
    <w:rPr>
      <w:color w:val="605E5C"/>
      <w:shd w:val="clear" w:color="auto" w:fill="E1DFDD"/>
    </w:rPr>
  </w:style>
  <w:style w:type="character" w:styleId="CommentReference">
    <w:name w:val="annotation reference"/>
    <w:basedOn w:val="DefaultParagraphFont"/>
    <w:uiPriority w:val="99"/>
    <w:semiHidden/>
    <w:unhideWhenUsed/>
    <w:rsid w:val="007B7335"/>
    <w:rPr>
      <w:sz w:val="16"/>
      <w:szCs w:val="16"/>
    </w:rPr>
  </w:style>
  <w:style w:type="paragraph" w:styleId="CommentText">
    <w:name w:val="annotation text"/>
    <w:basedOn w:val="Normal"/>
    <w:link w:val="CommentTextChar"/>
    <w:uiPriority w:val="99"/>
    <w:semiHidden/>
    <w:unhideWhenUsed/>
    <w:rsid w:val="007B7335"/>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7B7335"/>
    <w:rPr>
      <w:rFonts w:ascii="Times New Roman" w:hAnsi="Times New Roman" w:cs="Mangal"/>
      <w:kern w:val="0"/>
      <w:sz w:val="20"/>
      <w:szCs w:val="18"/>
      <w:lang w:val="en-US" w:bidi="hi-IN"/>
      <w14:ligatures w14:val="none"/>
    </w:rPr>
  </w:style>
  <w:style w:type="paragraph" w:styleId="CommentSubject">
    <w:name w:val="annotation subject"/>
    <w:basedOn w:val="CommentText"/>
    <w:next w:val="CommentText"/>
    <w:link w:val="CommentSubjectChar"/>
    <w:uiPriority w:val="99"/>
    <w:semiHidden/>
    <w:unhideWhenUsed/>
    <w:rsid w:val="007B7335"/>
    <w:rPr>
      <w:b/>
      <w:bCs/>
    </w:rPr>
  </w:style>
  <w:style w:type="character" w:customStyle="1" w:styleId="CommentSubjectChar">
    <w:name w:val="Comment Subject Char"/>
    <w:basedOn w:val="CommentTextChar"/>
    <w:link w:val="CommentSubject"/>
    <w:uiPriority w:val="99"/>
    <w:semiHidden/>
    <w:rsid w:val="007B7335"/>
    <w:rPr>
      <w:rFonts w:ascii="Times New Roman" w:hAnsi="Times New Roman" w:cs="Mangal"/>
      <w:b/>
      <w:bCs/>
      <w:kern w:val="0"/>
      <w:sz w:val="20"/>
      <w:szCs w:val="18"/>
      <w:lang w:val="en-US" w:bidi="hi-IN"/>
      <w14:ligatures w14:val="none"/>
    </w:rPr>
  </w:style>
  <w:style w:type="paragraph" w:styleId="Revision">
    <w:name w:val="Revision"/>
    <w:hidden/>
    <w:uiPriority w:val="99"/>
    <w:semiHidden/>
    <w:rsid w:val="007B7335"/>
    <w:pPr>
      <w:spacing w:after="0" w:line="240" w:lineRule="auto"/>
    </w:pPr>
    <w:rPr>
      <w:rFonts w:ascii="Times New Roman" w:hAnsi="Times New Roman" w:cs="Mangal"/>
      <w:kern w:val="0"/>
      <w:sz w:val="24"/>
      <w:szCs w:val="20"/>
      <w:lang w:val="en-US" w:bidi="hi-IN"/>
      <w14:ligatures w14:val="none"/>
    </w:rPr>
  </w:style>
  <w:style w:type="character" w:customStyle="1" w:styleId="UnresolvedMention3">
    <w:name w:val="Unresolved Mention3"/>
    <w:basedOn w:val="DefaultParagraphFont"/>
    <w:uiPriority w:val="99"/>
    <w:semiHidden/>
    <w:unhideWhenUsed/>
    <w:rsid w:val="007B7335"/>
    <w:rPr>
      <w:color w:val="605E5C"/>
      <w:shd w:val="clear" w:color="auto" w:fill="E1DFDD"/>
    </w:rPr>
  </w:style>
  <w:style w:type="paragraph" w:styleId="Caption">
    <w:name w:val="caption"/>
    <w:basedOn w:val="Normal"/>
    <w:next w:val="Normal"/>
    <w:uiPriority w:val="35"/>
    <w:unhideWhenUsed/>
    <w:qFormat/>
    <w:rsid w:val="007B7335"/>
    <w:pPr>
      <w:spacing w:line="240" w:lineRule="auto"/>
      <w:jc w:val="left"/>
    </w:pPr>
    <w:rPr>
      <w:rFonts w:asciiTheme="minorHAnsi" w:hAnsiTheme="minorHAnsi"/>
      <w:i/>
      <w:iCs/>
      <w:color w:val="44546A" w:themeColor="text2"/>
      <w:sz w:val="18"/>
      <w:szCs w:val="18"/>
      <w:lang w:val="en-IN" w:bidi="ar-SA"/>
    </w:rPr>
  </w:style>
  <w:style w:type="paragraph" w:styleId="ListParagraph">
    <w:name w:val="List Paragraph"/>
    <w:basedOn w:val="Normal"/>
    <w:uiPriority w:val="34"/>
    <w:qFormat/>
    <w:rsid w:val="0091288B"/>
    <w:pPr>
      <w:ind w:left="720"/>
      <w:contextualSpacing/>
    </w:pPr>
    <w:rPr>
      <w:rFonts w:cs="Mangal"/>
    </w:rPr>
  </w:style>
  <w:style w:type="character" w:customStyle="1" w:styleId="Heading2Char">
    <w:name w:val="Heading 2 Char"/>
    <w:basedOn w:val="DefaultParagraphFont"/>
    <w:link w:val="Heading2"/>
    <w:uiPriority w:val="9"/>
    <w:rsid w:val="00E2477A"/>
    <w:rPr>
      <w:rFonts w:asciiTheme="majorHAnsi" w:eastAsiaTheme="majorEastAsia" w:hAnsiTheme="majorHAnsi" w:cs="Mangal"/>
      <w:color w:val="2F5496" w:themeColor="accent1" w:themeShade="BF"/>
      <w:kern w:val="0"/>
      <w:sz w:val="26"/>
      <w:szCs w:val="23"/>
      <w:lang w:val="en-US" w:bidi="hi-IN"/>
      <w14:ligatures w14:val="none"/>
    </w:rPr>
  </w:style>
  <w:style w:type="character" w:customStyle="1" w:styleId="Heading3Char">
    <w:name w:val="Heading 3 Char"/>
    <w:basedOn w:val="DefaultParagraphFont"/>
    <w:link w:val="Heading3"/>
    <w:uiPriority w:val="9"/>
    <w:rsid w:val="00E2477A"/>
    <w:rPr>
      <w:rFonts w:asciiTheme="majorHAnsi" w:eastAsiaTheme="majorEastAsia" w:hAnsiTheme="majorHAnsi" w:cs="Mangal"/>
      <w:color w:val="1F3763" w:themeColor="accent1" w:themeShade="7F"/>
      <w:kern w:val="0"/>
      <w:sz w:val="24"/>
      <w:szCs w:val="21"/>
      <w:lang w:val="en-US"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arget="media/image2.gif" Type="http://schemas.openxmlformats.org/officeDocument/2006/relationships/image"/><Relationship Id="rId26" Target="fontTable.xml" Type="http://schemas.openxmlformats.org/officeDocument/2006/relationships/fontTable"/><Relationship Id="rId3" Target="styles.xml" Type="http://schemas.openxmlformats.org/officeDocument/2006/relationships/styles"/><Relationship Id="rId12" Target="media/image5.jpeg" Type="http://schemas.openxmlformats.org/officeDocument/2006/relationships/image"/><Relationship Id="rId17" Target="media/image11.jpeg" Type="http://schemas.openxmlformats.org/officeDocument/2006/relationships/image"/><Relationship Id="rId2" Target="numbering.xml" Type="http://schemas.openxmlformats.org/officeDocument/2006/relationships/numbering"/><Relationship Id="rId16" Target="media/image9.jpeg" Type="http://schemas.openxmlformats.org/officeDocument/2006/relationships/image"/><Relationship Id="rId20" Target="media/image12.gif" Type="http://schemas.openxmlformats.org/officeDocument/2006/relationships/image"/><Relationship Id="rId1" Target="../customXml/item1.xml" Type="http://schemas.openxmlformats.org/officeDocument/2006/relationships/customXml"/><Relationship Id="rId6" Target="media/image1.tiff" Type="http://schemas.openxmlformats.org/officeDocument/2006/relationships/image"/><Relationship Id="rId24" Target="media/image16.tiff" Type="http://schemas.openxmlformats.org/officeDocument/2006/relationships/image"/><Relationship Id="rId5" Target="webSettings.xml" Type="http://schemas.openxmlformats.org/officeDocument/2006/relationships/webSettings"/><Relationship Id="rId10" Target="media/image4.jpeg" Type="http://schemas.openxmlformats.org/officeDocument/2006/relationships/image"/><Relationship Id="rId4" Target="settings.xml" Type="http://schemas.openxmlformats.org/officeDocument/2006/relationships/settings"/><Relationship Id="rId14" Target="media/image8.jpeg" Type="http://schemas.openxmlformats.org/officeDocument/2006/relationships/image"/><Relationship Id="rId22" Target="media/image14.tiff" Type="http://schemas.openxmlformats.org/officeDocument/2006/relationships/image"/><Relationship Id="rId27" Target="theme/theme1.xml" Type="http://schemas.openxmlformats.org/officeDocument/2006/relationships/them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6F9E5-8AB0-4D70-9DF6-C29D61C89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1</TotalTime>
  <Pages>26</Pages>
  <Words>24117</Words>
  <Characters>137468</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F SUHAIL</dc:creator>
  <cp:keywords/>
  <dc:description/>
  <cp:lastModifiedBy>ATIF SUHAIL</cp:lastModifiedBy>
  <cp:revision>29</cp:revision>
  <dcterms:created xsi:type="dcterms:W3CDTF">2023-07-14T21:26:00Z</dcterms:created>
  <dcterms:modified xsi:type="dcterms:W3CDTF">2023-09-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GrammarlyDocumentId" pid="2">
    <vt:lpwstr>ccdc7980-2843-4b68-882e-dd5c7e0e787c</vt:lpwstr>
  </property>
  <property fmtid="{D5CDD505-2E9C-101B-9397-08002B2CF9AE}" name="Mendeley Citation Style_1" pid="3">
    <vt:lpwstr>http://www.zotero.org/styles/begell-house-apa</vt:lpwstr>
  </property>
  <property fmtid="{D5CDD505-2E9C-101B-9397-08002B2CF9AE}" name="Mendeley Document_1" pid="4">
    <vt:lpwstr>True</vt:lpwstr>
  </property>
  <property fmtid="{D5CDD505-2E9C-101B-9397-08002B2CF9AE}" name="Mendeley Recent Style Id 0_1" pid="5">
    <vt:lpwstr>http://www.zotero.org/styles/apa</vt:lpwstr>
  </property>
  <property fmtid="{D5CDD505-2E9C-101B-9397-08002B2CF9AE}" name="Mendeley Recent Style Id 1_1" pid="6">
    <vt:lpwstr>http://www.zotero.org/styles/begell-house-apa</vt:lpwstr>
  </property>
  <property fmtid="{D5CDD505-2E9C-101B-9397-08002B2CF9AE}" name="Mendeley Recent Style Id 2_1" pid="7">
    <vt:lpwstr>http://www.zotero.org/styles/chicago-author-date</vt:lpwstr>
  </property>
  <property fmtid="{D5CDD505-2E9C-101B-9397-08002B2CF9AE}" name="Mendeley Recent Style Id 3_1" pid="8">
    <vt:lpwstr>http://www.zotero.org/styles/chicago-note-bibliography</vt:lpwstr>
  </property>
  <property fmtid="{D5CDD505-2E9C-101B-9397-08002B2CF9AE}" name="Mendeley Recent Style Id 4_1" pid="9">
    <vt:lpwstr>http://www.zotero.org/styles/harvard-cite-them-right</vt:lpwstr>
  </property>
  <property fmtid="{D5CDD505-2E9C-101B-9397-08002B2CF9AE}" name="Mendeley Recent Style Id 5_1" pid="10">
    <vt:lpwstr>http://www.zotero.org/styles/crystengcomm</vt:lpwstr>
  </property>
  <property fmtid="{D5CDD505-2E9C-101B-9397-08002B2CF9AE}" name="Mendeley Recent Style Id 6_1" pid="11">
    <vt:lpwstr>http://www.zotero.org/styles/harvard1</vt:lpwstr>
  </property>
  <property fmtid="{D5CDD505-2E9C-101B-9397-08002B2CF9AE}" name="Mendeley Recent Style Id 7_1" pid="12">
    <vt:lpwstr>http://www.zotero.org/styles/modern-language-association</vt:lpwstr>
  </property>
  <property fmtid="{D5CDD505-2E9C-101B-9397-08002B2CF9AE}" name="Mendeley Recent Style Id 8_1" pid="13">
    <vt:lpwstr>http://www.zotero.org/styles/nature</vt:lpwstr>
  </property>
  <property fmtid="{D5CDD505-2E9C-101B-9397-08002B2CF9AE}" name="Mendeley Recent Style Id 9_1" pid="14">
    <vt:lpwstr>http://www.zotero.org/styles/the-journal-of-physical-chemistry-c</vt:lpwstr>
  </property>
  <property fmtid="{D5CDD505-2E9C-101B-9397-08002B2CF9AE}" name="Mendeley Recent Style Name 0_1" pid="15">
    <vt:lpwstr>American Psychological Association 7th edition</vt:lpwstr>
  </property>
  <property fmtid="{D5CDD505-2E9C-101B-9397-08002B2CF9AE}" name="Mendeley Recent Style Name 1_1" pid="16">
    <vt:lpwstr>Begell House - APA</vt:lpwstr>
  </property>
  <property fmtid="{D5CDD505-2E9C-101B-9397-08002B2CF9AE}" name="Mendeley Recent Style Name 2_1" pid="17">
    <vt:lpwstr>Chicago Manual of Style 17th edition (author-date)</vt:lpwstr>
  </property>
  <property fmtid="{D5CDD505-2E9C-101B-9397-08002B2CF9AE}" name="Mendeley Recent Style Name 3_1" pid="18">
    <vt:lpwstr>Chicago Manual of Style 17th edition (note)</vt:lpwstr>
  </property>
  <property fmtid="{D5CDD505-2E9C-101B-9397-08002B2CF9AE}" name="Mendeley Recent Style Name 4_1" pid="19">
    <vt:lpwstr>Cite Them Right 11th edition - Harvard</vt:lpwstr>
  </property>
  <property fmtid="{D5CDD505-2E9C-101B-9397-08002B2CF9AE}" name="Mendeley Recent Style Name 5_1" pid="20">
    <vt:lpwstr>CrystEngComm</vt:lpwstr>
  </property>
  <property fmtid="{D5CDD505-2E9C-101B-9397-08002B2CF9AE}" name="Mendeley Recent Style Name 6_1" pid="21">
    <vt:lpwstr>Harvard reference format 1 (deprecated)</vt:lpwstr>
  </property>
  <property fmtid="{D5CDD505-2E9C-101B-9397-08002B2CF9AE}" name="Mendeley Recent Style Name 7_1" pid="22">
    <vt:lpwstr>Modern Language Association 9th edition</vt:lpwstr>
  </property>
  <property fmtid="{D5CDD505-2E9C-101B-9397-08002B2CF9AE}" name="Mendeley Recent Style Name 8_1" pid="23">
    <vt:lpwstr>Nature</vt:lpwstr>
  </property>
  <property fmtid="{D5CDD505-2E9C-101B-9397-08002B2CF9AE}" name="Mendeley Recent Style Name 9_1" pid="24">
    <vt:lpwstr>The Journal of Physical Chemistry C</vt:lpwstr>
  </property>
  <property fmtid="{D5CDD505-2E9C-101B-9397-08002B2CF9AE}" name="Mendeley Unique User Id_1" pid="25">
    <vt:lpwstr>ae7628e9-c211-3223-8b87-a230f7f0f801</vt:lpwstr>
  </property>
  <property fmtid="{D5CDD505-2E9C-101B-9397-08002B2CF9AE}" name="NXPowerLiteLastOptimized" pid="26">
    <vt:lpwstr>3014418</vt:lpwstr>
  </property>
  <property fmtid="{D5CDD505-2E9C-101B-9397-08002B2CF9AE}" name="NXPowerLiteSettings" pid="27">
    <vt:lpwstr>C7000400038000</vt:lpwstr>
  </property>
  <property fmtid="{D5CDD505-2E9C-101B-9397-08002B2CF9AE}" name="NXPowerLiteVersion" pid="28">
    <vt:lpwstr>S10.0.0</vt:lpwstr>
  </property>
</Properties>
</file>